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E13FC" w:rsidRDefault="006E13FC" w:rsidP="000279EF">
      <w:pPr>
        <w:spacing w:line="240" w:lineRule="auto"/>
        <w:jc w:val="both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Supplementary file</w:t>
      </w:r>
    </w:p>
    <w:p w:rsidR="00A2696D" w:rsidRDefault="00A2696D" w:rsidP="00A2696D">
      <w:pP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</w:pP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Phytochemical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analysis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and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biological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activities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of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  <w:bdr w:val="none" w:sz="0" w:space="0" w:color="auto" w:frame="1"/>
          <w:shd w:val="clear" w:color="auto" w:fill="FFFFFF"/>
        </w:rPr>
        <w:t>Scabiosa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  <w:bdr w:val="none" w:sz="0" w:space="0" w:color="auto" w:frame="1"/>
          <w:shd w:val="clear" w:color="auto" w:fill="FFFFFF"/>
        </w:rPr>
        <w:t>atropurpurea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L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.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aerial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parts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</w:p>
    <w:p w:rsidR="00A2696D" w:rsidRDefault="00A2696D" w:rsidP="00A2696D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growing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on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Northern</w:t>
      </w:r>
      <w:r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 </w:t>
      </w:r>
      <w:r>
        <w:rPr>
          <w:rFonts w:asciiTheme="majorBidi" w:hAnsiTheme="majorBidi" w:cstheme="majorBidi"/>
          <w:b/>
          <w:bCs/>
          <w:sz w:val="24"/>
          <w:szCs w:val="24"/>
          <w:bdr w:val="none" w:sz="0" w:space="0" w:color="auto" w:frame="1"/>
          <w:shd w:val="clear" w:color="auto" w:fill="FFFFFF"/>
        </w:rPr>
        <w:t>Algeria</w:t>
      </w:r>
    </w:p>
    <w:p w:rsidR="006E13FC" w:rsidRPr="00BE6A8C" w:rsidRDefault="006E13FC" w:rsidP="006E13FC">
      <w:pPr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0" w:name="_GoBack"/>
      <w:bookmarkEnd w:id="0"/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Hadjer Sekhri Zeggar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1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, Ahlem Karbab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1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, Esraa A. Elhawary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2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, Noureddine Charef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1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, Lekhmici Arrar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1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, Salma Sameh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2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, Ahmed M. Elissawy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2,3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, Abdel Nasser B. Singab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2,3*</w:t>
      </w:r>
    </w:p>
    <w:p w:rsidR="006E13FC" w:rsidRPr="00BE6A8C" w:rsidRDefault="006E13FC" w:rsidP="006E13FC">
      <w:pPr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1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Laboratory of Applied Biochemistry, University, Setif-1, Ferhat Abbas 19000 Algeria.</w:t>
      </w:r>
    </w:p>
    <w:p w:rsidR="006E13FC" w:rsidRPr="00BE6A8C" w:rsidRDefault="006E13FC" w:rsidP="006E13FC">
      <w:pPr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2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Department of Pharmacognosy, Faculty of Pharmacy, Ain-Shams University, Cairo</w:t>
      </w:r>
    </w:p>
    <w:p w:rsidR="006E13FC" w:rsidRPr="00BE6A8C" w:rsidRDefault="006E13FC" w:rsidP="006E13FC">
      <w:pPr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1566, Egypt. </w:t>
      </w:r>
    </w:p>
    <w:p w:rsidR="006E13FC" w:rsidRPr="00BE6A8C" w:rsidRDefault="006E13FC" w:rsidP="006E13FC">
      <w:pPr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E6A8C">
        <w:rPr>
          <w:rFonts w:asciiTheme="majorBidi" w:hAnsiTheme="majorBidi" w:cstheme="majorBidi"/>
          <w:color w:val="000000" w:themeColor="text1"/>
          <w:sz w:val="24"/>
          <w:szCs w:val="24"/>
          <w:vertAlign w:val="superscript"/>
        </w:rPr>
        <w:t>3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Center of Drug Discovery Research and Development, Ain Shams University, Cairo</w:t>
      </w:r>
    </w:p>
    <w:p w:rsidR="006E13FC" w:rsidRPr="00BE6A8C" w:rsidRDefault="006E13FC" w:rsidP="006E13FC">
      <w:pPr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>11566, Egypt.</w:t>
      </w:r>
    </w:p>
    <w:p w:rsidR="006E13FC" w:rsidRPr="00BE6A8C" w:rsidRDefault="006E13FC" w:rsidP="006E13FC">
      <w:pPr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  <w:lang w:val="it-IT"/>
        </w:rPr>
      </w:pPr>
      <w:r w:rsidRPr="00BE6A8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Corresponding author: 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bdel Nasser B. Singab, Professor of Pharmacognosy, Department of Pharmacognosy, Faculty of Pharmacy, Ain-Shams University, Cairo, Egypt. </w:t>
      </w:r>
      <w:r w:rsidRPr="00BE6A8C">
        <w:rPr>
          <w:rFonts w:asciiTheme="majorBidi" w:hAnsiTheme="majorBidi" w:cstheme="majorBidi"/>
          <w:color w:val="000000" w:themeColor="text1"/>
          <w:sz w:val="24"/>
          <w:szCs w:val="24"/>
          <w:lang w:val="it-IT"/>
        </w:rPr>
        <w:t xml:space="preserve">E-mail: </w:t>
      </w:r>
      <w:hyperlink r:id="rId6" w:history="1">
        <w:r w:rsidRPr="00BE6A8C">
          <w:rPr>
            <w:rStyle w:val="Hyperlink"/>
            <w:rFonts w:asciiTheme="majorBidi" w:hAnsiTheme="majorBidi" w:cstheme="majorBidi"/>
            <w:color w:val="2E74B5" w:themeColor="accent1" w:themeShade="BF"/>
            <w:sz w:val="24"/>
            <w:szCs w:val="24"/>
            <w:lang w:val="it-IT"/>
          </w:rPr>
          <w:t>abdelnassersingab@pharma.asu.edu.eg</w:t>
        </w:r>
      </w:hyperlink>
      <w:r w:rsidRPr="00BE6A8C">
        <w:rPr>
          <w:rFonts w:asciiTheme="majorBidi" w:hAnsiTheme="majorBidi" w:cstheme="majorBidi"/>
          <w:color w:val="2E74B5" w:themeColor="accent1" w:themeShade="BF"/>
          <w:sz w:val="24"/>
          <w:szCs w:val="24"/>
          <w:lang w:val="it-IT"/>
        </w:rPr>
        <w:t xml:space="preserve">, </w:t>
      </w:r>
      <w:hyperlink r:id="rId7" w:history="1">
        <w:r w:rsidRPr="00BE6A8C">
          <w:rPr>
            <w:rStyle w:val="Hyperlink"/>
            <w:rFonts w:asciiTheme="majorBidi" w:hAnsiTheme="majorBidi" w:cstheme="majorBidi"/>
            <w:color w:val="2E74B5" w:themeColor="accent1" w:themeShade="BF"/>
            <w:sz w:val="24"/>
            <w:szCs w:val="24"/>
            <w:lang w:val="it-IT"/>
          </w:rPr>
          <w:t>vpr.nassersingab@asu.edu.eg</w:t>
        </w:r>
      </w:hyperlink>
      <w:r w:rsidRPr="00BE6A8C">
        <w:rPr>
          <w:rFonts w:asciiTheme="majorBidi" w:hAnsiTheme="majorBidi" w:cstheme="majorBidi"/>
          <w:color w:val="2E74B5" w:themeColor="accent1" w:themeShade="BF"/>
          <w:sz w:val="24"/>
          <w:szCs w:val="24"/>
          <w:lang w:val="it-IT"/>
        </w:rPr>
        <w:t xml:space="preserve">. </w:t>
      </w:r>
    </w:p>
    <w:p w:rsidR="006E13FC" w:rsidRDefault="006E13FC" w:rsidP="000279EF">
      <w:pPr>
        <w:spacing w:line="240" w:lineRule="auto"/>
        <w:jc w:val="both"/>
        <w:rPr>
          <w:rFonts w:asciiTheme="majorBidi" w:hAnsiTheme="majorBidi" w:cstheme="majorBidi"/>
          <w:b/>
          <w:bCs/>
        </w:rPr>
      </w:pPr>
    </w:p>
    <w:p w:rsidR="000279EF" w:rsidRPr="00BE6A8C" w:rsidRDefault="000279EF" w:rsidP="000279EF">
      <w:pPr>
        <w:spacing w:line="240" w:lineRule="auto"/>
        <w:jc w:val="both"/>
        <w:rPr>
          <w:rFonts w:asciiTheme="majorBidi" w:hAnsiTheme="majorBidi" w:cstheme="majorBidi"/>
          <w:b/>
          <w:bCs/>
        </w:rPr>
      </w:pPr>
      <w:r w:rsidRPr="00BE6A8C">
        <w:rPr>
          <w:rFonts w:asciiTheme="majorBidi" w:hAnsiTheme="majorBidi" w:cstheme="majorBidi"/>
          <w:b/>
          <w:bCs/>
          <w:noProof/>
        </w:rPr>
        <w:drawing>
          <wp:inline distT="0" distB="0" distL="0" distR="0" wp14:anchorId="2BA9BA9D" wp14:editId="2968D19C">
            <wp:extent cx="5943600" cy="2150745"/>
            <wp:effectExtent l="0" t="0" r="0" b="190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Aerial parts aqueous -ve mode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50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79EF" w:rsidRPr="00BE6A8C" w:rsidRDefault="000279EF" w:rsidP="000279EF">
      <w:pPr>
        <w:spacing w:line="240" w:lineRule="auto"/>
        <w:jc w:val="both"/>
        <w:rPr>
          <w:rFonts w:asciiTheme="majorBidi" w:hAnsiTheme="majorBidi" w:cstheme="majorBidi"/>
          <w:b/>
          <w:bCs/>
        </w:rPr>
      </w:pPr>
      <w:r w:rsidRPr="00BE6A8C">
        <w:rPr>
          <w:rFonts w:asciiTheme="majorBidi" w:hAnsiTheme="majorBidi" w:cstheme="majorBidi"/>
          <w:b/>
          <w:bCs/>
          <w:noProof/>
        </w:rPr>
        <w:lastRenderedPageBreak/>
        <w:drawing>
          <wp:inline distT="0" distB="0" distL="0" distR="0" wp14:anchorId="353E0678" wp14:editId="278AF74C">
            <wp:extent cx="5943600" cy="215646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Aerial parts aqueous +ve mode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5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E6A8C">
        <w:rPr>
          <w:rFonts w:asciiTheme="majorBidi" w:hAnsiTheme="majorBidi" w:cstheme="majorBidi"/>
          <w:b/>
          <w:bCs/>
        </w:rPr>
        <w:t xml:space="preserve">  </w:t>
      </w:r>
    </w:p>
    <w:p w:rsidR="000279EF" w:rsidRPr="00BE6A8C" w:rsidRDefault="000279EF" w:rsidP="000279EF">
      <w:pPr>
        <w:spacing w:line="240" w:lineRule="auto"/>
        <w:jc w:val="both"/>
        <w:rPr>
          <w:rFonts w:asciiTheme="majorBidi" w:hAnsiTheme="majorBidi" w:cstheme="majorBidi"/>
          <w:b/>
          <w:bCs/>
        </w:rPr>
      </w:pPr>
    </w:p>
    <w:p w:rsidR="000279EF" w:rsidRPr="00BE6A8C" w:rsidRDefault="000279EF" w:rsidP="000279EF">
      <w:pPr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E6A8C">
        <w:rPr>
          <w:rFonts w:asciiTheme="majorBidi" w:hAnsiTheme="majorBidi" w:cstheme="majorBidi"/>
          <w:b/>
          <w:bCs/>
        </w:rPr>
        <w:t xml:space="preserve">Fig. </w:t>
      </w:r>
      <w:r>
        <w:rPr>
          <w:rFonts w:asciiTheme="majorBidi" w:hAnsiTheme="majorBidi" w:cstheme="majorBidi"/>
          <w:b/>
          <w:bCs/>
        </w:rPr>
        <w:t>S1</w:t>
      </w:r>
      <w:r w:rsidRPr="00BE6A8C">
        <w:rPr>
          <w:rFonts w:asciiTheme="majorBidi" w:hAnsiTheme="majorBidi" w:cstheme="majorBidi"/>
          <w:b/>
          <w:bCs/>
        </w:rPr>
        <w:t xml:space="preserve">.  BPI chromatogram of UPLC/ESI/MS profile of the </w:t>
      </w:r>
      <w:r w:rsidRPr="00BE6A8C">
        <w:rPr>
          <w:rFonts w:asciiTheme="majorBidi" w:hAnsiTheme="majorBidi" w:cstheme="majorBidi"/>
          <w:b/>
          <w:bCs/>
          <w:u w:val="single"/>
        </w:rPr>
        <w:t>aqueous extract</w:t>
      </w:r>
      <w:r w:rsidRPr="00BE6A8C">
        <w:rPr>
          <w:rFonts w:asciiTheme="majorBidi" w:hAnsiTheme="majorBidi" w:cstheme="majorBidi"/>
          <w:b/>
          <w:bCs/>
        </w:rPr>
        <w:t xml:space="preserve"> in the negative (A) and positive (B) modes.</w:t>
      </w:r>
      <w:r w:rsidRPr="00BE6A8C">
        <w:rPr>
          <w:rFonts w:asciiTheme="majorBidi" w:hAnsiTheme="majorBidi" w:cstheme="majorBidi"/>
        </w:rPr>
        <w:t xml:space="preserve">  </w:t>
      </w:r>
      <w:r w:rsidRPr="00BE6A8C">
        <w:rPr>
          <w:noProof/>
          <w:lang w:eastAsia="fr-FR"/>
        </w:rPr>
        <w:t xml:space="preserve">       </w:t>
      </w:r>
    </w:p>
    <w:p w:rsidR="000279EF" w:rsidRPr="00BE6A8C" w:rsidRDefault="000279EF" w:rsidP="000279EF">
      <w:pPr>
        <w:rPr>
          <w:noProof/>
          <w:lang w:eastAsia="fr-FR"/>
        </w:rPr>
      </w:pPr>
      <w:r w:rsidRPr="00BE6A8C">
        <w:rPr>
          <w:noProof/>
        </w:rPr>
        <w:drawing>
          <wp:inline distT="0" distB="0" distL="0" distR="0" wp14:anchorId="193DDFF3" wp14:editId="75C52FBC">
            <wp:extent cx="5943600" cy="219265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Aerial parts methanol -ve mode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92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79EF" w:rsidRPr="00BE6A8C" w:rsidRDefault="000279EF" w:rsidP="000279EF">
      <w:pPr>
        <w:rPr>
          <w:noProof/>
          <w:lang w:eastAsia="fr-FR"/>
        </w:rPr>
      </w:pPr>
      <w:r w:rsidRPr="00BE6A8C">
        <w:rPr>
          <w:noProof/>
        </w:rPr>
        <w:drawing>
          <wp:inline distT="0" distB="0" distL="0" distR="0" wp14:anchorId="28C543EC" wp14:editId="32CB7BB1">
            <wp:extent cx="5943600" cy="2181225"/>
            <wp:effectExtent l="0" t="0" r="0" b="952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Aerial parts methanol +ve mode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81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79EF" w:rsidRPr="00BE6A8C" w:rsidRDefault="000279EF" w:rsidP="000279EF">
      <w:pPr>
        <w:rPr>
          <w:noProof/>
          <w:lang w:eastAsia="fr-FR"/>
        </w:rPr>
      </w:pPr>
      <w:r w:rsidRPr="00BE6A8C">
        <w:rPr>
          <w:noProof/>
          <w:lang w:eastAsia="fr-FR"/>
        </w:rPr>
        <w:t xml:space="preserve">     </w:t>
      </w: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  <w:r w:rsidRPr="00BE6A8C">
        <w:rPr>
          <w:rFonts w:asciiTheme="majorBidi" w:hAnsiTheme="majorBidi" w:cstheme="majorBidi"/>
          <w:b/>
          <w:bCs/>
        </w:rPr>
        <w:t xml:space="preserve">Fig. </w:t>
      </w:r>
      <w:r>
        <w:rPr>
          <w:rFonts w:asciiTheme="majorBidi" w:hAnsiTheme="majorBidi" w:cstheme="majorBidi"/>
          <w:b/>
          <w:bCs/>
        </w:rPr>
        <w:t>S2</w:t>
      </w:r>
      <w:r w:rsidRPr="00BE6A8C">
        <w:rPr>
          <w:rFonts w:asciiTheme="majorBidi" w:hAnsiTheme="majorBidi" w:cstheme="majorBidi"/>
          <w:b/>
          <w:bCs/>
        </w:rPr>
        <w:t xml:space="preserve">. BPI chromatogram of UPLC/ESI/MS profile of the </w:t>
      </w:r>
      <w:r w:rsidRPr="00BE6A8C">
        <w:rPr>
          <w:rFonts w:asciiTheme="majorBidi" w:hAnsiTheme="majorBidi" w:cstheme="majorBidi"/>
          <w:b/>
          <w:bCs/>
          <w:u w:val="single"/>
        </w:rPr>
        <w:t>methanol extract</w:t>
      </w:r>
      <w:r w:rsidRPr="00BE6A8C">
        <w:rPr>
          <w:rFonts w:asciiTheme="majorBidi" w:hAnsiTheme="majorBidi" w:cstheme="majorBidi"/>
          <w:b/>
          <w:bCs/>
        </w:rPr>
        <w:t xml:space="preserve"> in the negative (A) and positive (B) modes.</w:t>
      </w: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Pr="00BE6A8C" w:rsidRDefault="000279EF" w:rsidP="000279EF">
      <w:pPr>
        <w:spacing w:after="0" w:line="480" w:lineRule="auto"/>
        <w:jc w:val="both"/>
      </w:pPr>
      <w:r w:rsidRPr="00BE6A8C">
        <w:t xml:space="preserve">                         </w:t>
      </w:r>
      <w:r w:rsidRPr="00BE6A8C">
        <w:object w:dxaOrig="6031" w:dyaOrig="387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0.25pt;height:218.25pt" o:ole="">
            <v:imagedata r:id="rId12" o:title=""/>
          </v:shape>
          <o:OLEObject Type="Embed" ProgID="Prism9.Document" ShapeID="_x0000_i1025" DrawAspect="Content" ObjectID="_1816725524" r:id="rId13"/>
        </w:object>
      </w:r>
    </w:p>
    <w:p w:rsidR="000279EF" w:rsidRDefault="000279EF" w:rsidP="000279E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E6A8C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ig. </w:t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>S3</w:t>
      </w:r>
      <w:r w:rsidRPr="00BE6A8C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. 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 xml:space="preserve">Hydroxyl radical scavenging effect of aqueous extract (AqE) and methanol extract (ME) from </w:t>
      </w:r>
      <w:r w:rsidRPr="00BE6A8C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S. atropurpurea 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 xml:space="preserve">L. Outcomes are given as mean ± SD (n=3). </w:t>
      </w:r>
      <w:r w:rsidRPr="00BE6A8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**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 xml:space="preserve">p&lt;0.01, </w:t>
      </w:r>
      <w:r w:rsidRPr="00BE6A8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***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>p&lt;0.001.</w:t>
      </w:r>
    </w:p>
    <w:p w:rsidR="000279EF" w:rsidRDefault="000279EF" w:rsidP="000279E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0279EF" w:rsidRPr="00BE6A8C" w:rsidRDefault="000279EF" w:rsidP="000279EF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0279EF" w:rsidRPr="00BE6A8C" w:rsidRDefault="000279EF" w:rsidP="000279EF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BE6A8C">
        <w:t xml:space="preserve">                           </w:t>
      </w:r>
      <w:r w:rsidRPr="00BE6A8C">
        <w:object w:dxaOrig="6125" w:dyaOrig="3845">
          <v:shape id="_x0000_i1026" type="#_x0000_t75" style="width:339.75pt;height:198.75pt" o:ole="">
            <v:imagedata r:id="rId14" o:title=""/>
          </v:shape>
          <o:OLEObject Type="Embed" ProgID="Prism9.Document" ShapeID="_x0000_i1026" DrawAspect="Content" ObjectID="_1816725525" r:id="rId15"/>
        </w:object>
      </w:r>
      <w:r w:rsidRPr="00BE6A8C">
        <w:t xml:space="preserve">         </w:t>
      </w:r>
    </w:p>
    <w:p w:rsidR="000279EF" w:rsidRPr="00BE6A8C" w:rsidRDefault="000279EF" w:rsidP="000279E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E6A8C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ig. </w:t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>S4</w:t>
      </w:r>
      <w:r w:rsidRPr="00BE6A8C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. 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 xml:space="preserve">Hydrogen peroxide scavenging effect of aqueous extract (AqE) and methanol extract (ME) from </w:t>
      </w:r>
      <w:r w:rsidRPr="00BE6A8C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S. atropurpurea 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 xml:space="preserve">L. Results are shown as mean ± SD (n=3). </w:t>
      </w:r>
      <w:r w:rsidRPr="00BE6A8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*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 xml:space="preserve">p&lt;0.05, </w:t>
      </w:r>
      <w:r w:rsidRPr="00BE6A8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**</w:t>
      </w:r>
      <w:r w:rsidRPr="00BE6A8C">
        <w:rPr>
          <w:rFonts w:ascii="Times New Roman" w:eastAsia="Times New Roman" w:hAnsi="Times New Roman" w:cs="Times New Roman"/>
          <w:sz w:val="24"/>
          <w:szCs w:val="24"/>
        </w:rPr>
        <w:t>p&lt;0.01.</w:t>
      </w:r>
    </w:p>
    <w:p w:rsidR="000279EF" w:rsidRPr="00BE6A8C" w:rsidRDefault="000279EF" w:rsidP="000279E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Pr="00BE6A8C" w:rsidRDefault="00E03BBD" w:rsidP="00E03BBD">
      <w:pPr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E6A8C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lastRenderedPageBreak/>
        <w:t xml:space="preserve">                        </w:t>
      </w:r>
      <w:r w:rsidRPr="00BE6A8C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object w:dxaOrig="7387" w:dyaOrig="3900">
          <v:shape id="_x0000_i1027" type="#_x0000_t75" style="width:246.75pt;height:153.75pt" o:ole="">
            <v:imagedata r:id="rId16" o:title=""/>
          </v:shape>
          <o:OLEObject Type="Embed" ProgID="Prism9.Document" ShapeID="_x0000_i1027" DrawAspect="Content" ObjectID="_1816725526" r:id="rId17"/>
        </w:object>
      </w:r>
    </w:p>
    <w:p w:rsidR="00E03BBD" w:rsidRPr="00BE6A8C" w:rsidRDefault="00E03BBD" w:rsidP="00E03BBD">
      <w:pPr>
        <w:spacing w:line="240" w:lineRule="auto"/>
        <w:jc w:val="both"/>
        <w:rPr>
          <w:rFonts w:asciiTheme="majorBidi" w:eastAsia="Times New Roman" w:hAnsiTheme="majorBidi" w:cstheme="majorBidi"/>
          <w:color w:val="000000" w:themeColor="text1"/>
        </w:rPr>
      </w:pPr>
      <w:r w:rsidRPr="00BE6A8C">
        <w:rPr>
          <w:rFonts w:asciiTheme="majorBidi" w:eastAsia="Times New Roman" w:hAnsiTheme="majorBidi" w:cstheme="majorBidi"/>
          <w:b/>
          <w:bCs/>
          <w:color w:val="000000" w:themeColor="text1"/>
        </w:rPr>
        <w:t>Fig.</w:t>
      </w:r>
      <w:r>
        <w:rPr>
          <w:rFonts w:asciiTheme="majorBidi" w:eastAsia="Times New Roman" w:hAnsiTheme="majorBidi" w:cstheme="majorBidi"/>
          <w:b/>
          <w:bCs/>
          <w:color w:val="000000" w:themeColor="text1"/>
        </w:rPr>
        <w:t xml:space="preserve"> S5</w:t>
      </w:r>
      <w:r w:rsidRPr="00BE6A8C">
        <w:rPr>
          <w:rFonts w:asciiTheme="majorBidi" w:eastAsia="Times New Roman" w:hAnsiTheme="majorBidi" w:cstheme="majorBidi"/>
          <w:b/>
          <w:bCs/>
          <w:color w:val="000000" w:themeColor="text1"/>
        </w:rPr>
        <w:t xml:space="preserve">. </w:t>
      </w:r>
      <w:r w:rsidRPr="00BE6A8C">
        <w:rPr>
          <w:rFonts w:asciiTheme="majorBidi" w:eastAsia="Times New Roman" w:hAnsiTheme="majorBidi" w:cstheme="majorBidi"/>
          <w:color w:val="000000" w:themeColor="text1"/>
        </w:rPr>
        <w:t xml:space="preserve">Analgesic impact of </w:t>
      </w:r>
      <w:r w:rsidRPr="00BE6A8C">
        <w:rPr>
          <w:rFonts w:asciiTheme="majorBidi" w:eastAsia="Times New Roman" w:hAnsiTheme="majorBidi" w:cstheme="majorBidi"/>
          <w:i/>
          <w:iCs/>
          <w:color w:val="000000" w:themeColor="text1"/>
        </w:rPr>
        <w:t>S. atropurpurea</w:t>
      </w:r>
      <w:r w:rsidRPr="00BE6A8C">
        <w:rPr>
          <w:rFonts w:asciiTheme="majorBidi" w:eastAsia="Times New Roman" w:hAnsiTheme="majorBidi" w:cstheme="majorBidi"/>
          <w:color w:val="000000" w:themeColor="text1"/>
        </w:rPr>
        <w:t>, at different concentrations. Values are represented as mean ± SEM (n = 5). ns: no significant difference, **P&lt;0.01, ***P&lt;0.001. AqE: aqueous extract, ME: methanol extract.</w:t>
      </w: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  <w:sectPr w:rsidR="000279EF" w:rsidSect="00015D40">
          <w:footerReference w:type="default" r:id="rId18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E03BBD" w:rsidRPr="00BE6A8C" w:rsidRDefault="00E03BBD" w:rsidP="00E03BBD">
      <w:pPr>
        <w:spacing w:line="360" w:lineRule="auto"/>
        <w:jc w:val="both"/>
        <w:rPr>
          <w:rFonts w:asciiTheme="majorBidi" w:hAnsiTheme="majorBidi" w:cstheme="majorBidi"/>
          <w:color w:val="000000" w:themeColor="text1"/>
        </w:rPr>
      </w:pPr>
      <w:r w:rsidRPr="00BE6A8C">
        <w:rPr>
          <w:rFonts w:asciiTheme="majorBidi" w:hAnsiTheme="majorBidi" w:cstheme="majorBidi"/>
          <w:b/>
          <w:bCs/>
          <w:color w:val="000000" w:themeColor="text1"/>
        </w:rPr>
        <w:lastRenderedPageBreak/>
        <w:t xml:space="preserve">Table </w:t>
      </w:r>
      <w:r>
        <w:rPr>
          <w:rFonts w:asciiTheme="majorBidi" w:hAnsiTheme="majorBidi" w:cstheme="majorBidi"/>
          <w:b/>
          <w:bCs/>
          <w:color w:val="000000" w:themeColor="text1"/>
        </w:rPr>
        <w:t>S</w:t>
      </w:r>
      <w:r w:rsidRPr="00BE6A8C">
        <w:rPr>
          <w:rFonts w:asciiTheme="majorBidi" w:hAnsiTheme="majorBidi" w:cstheme="majorBidi"/>
          <w:b/>
          <w:bCs/>
          <w:color w:val="000000" w:themeColor="text1"/>
        </w:rPr>
        <w:t xml:space="preserve">1. </w:t>
      </w:r>
      <w:r w:rsidRPr="00BE6A8C">
        <w:rPr>
          <w:rFonts w:asciiTheme="majorBidi" w:hAnsiTheme="majorBidi" w:cstheme="majorBidi"/>
          <w:color w:val="000000" w:themeColor="text1"/>
        </w:rPr>
        <w:t xml:space="preserve">Total phenolic, flavonoids and condensed tannins content of </w:t>
      </w:r>
      <w:r w:rsidRPr="00BE6A8C">
        <w:rPr>
          <w:rFonts w:asciiTheme="majorBidi" w:hAnsiTheme="majorBidi" w:cstheme="majorBidi"/>
          <w:i/>
          <w:iCs/>
          <w:color w:val="000000" w:themeColor="text1"/>
        </w:rPr>
        <w:t xml:space="preserve">S. atropurpurea </w:t>
      </w:r>
      <w:r w:rsidRPr="00BE6A8C">
        <w:rPr>
          <w:rFonts w:asciiTheme="majorBidi" w:hAnsiTheme="majorBidi" w:cstheme="majorBidi"/>
          <w:color w:val="000000" w:themeColor="text1"/>
        </w:rPr>
        <w:t>extracts.</w:t>
      </w:r>
    </w:p>
    <w:tbl>
      <w:tblPr>
        <w:tblpPr w:leftFromText="180" w:rightFromText="180" w:bottomFromText="160" w:vertAnchor="text" w:horzAnchor="margin" w:tblpY="9"/>
        <w:tblW w:w="9000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27"/>
        <w:gridCol w:w="2733"/>
        <w:gridCol w:w="2520"/>
        <w:gridCol w:w="2520"/>
      </w:tblGrid>
      <w:tr w:rsidR="00E03BBD" w:rsidRPr="00BE6A8C" w:rsidTr="00015D40">
        <w:tc>
          <w:tcPr>
            <w:tcW w:w="1227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Extracts</w:t>
            </w:r>
          </w:p>
        </w:tc>
        <w:tc>
          <w:tcPr>
            <w:tcW w:w="2733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TPC (µg GAE/mg DE)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2520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lang w:val="fr-FR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lang w:val="fr-FR"/>
              </w:rPr>
              <w:t>TFC (µg QE/mg DE)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vertAlign w:val="superscript"/>
                <w:lang w:val="fr-FR"/>
              </w:rPr>
              <w:t xml:space="preserve"> b</w:t>
            </w:r>
          </w:p>
        </w:tc>
        <w:tc>
          <w:tcPr>
            <w:tcW w:w="2520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lang w:val="fr-FR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lang w:val="fr-FR"/>
              </w:rPr>
              <w:t>CTC (µg CE/mg DE)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vertAlign w:val="superscript"/>
                <w:lang w:val="fr-FR"/>
              </w:rPr>
              <w:t xml:space="preserve"> c</w:t>
            </w:r>
          </w:p>
        </w:tc>
      </w:tr>
      <w:tr w:rsidR="00E03BBD" w:rsidRPr="00BE6A8C" w:rsidTr="00015D40">
        <w:trPr>
          <w:trHeight w:val="329"/>
        </w:trPr>
        <w:tc>
          <w:tcPr>
            <w:tcW w:w="1227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AqE</w:t>
            </w:r>
          </w:p>
        </w:tc>
        <w:tc>
          <w:tcPr>
            <w:tcW w:w="2733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81.6 ± 1.6</w:t>
            </w:r>
          </w:p>
        </w:tc>
        <w:tc>
          <w:tcPr>
            <w:tcW w:w="2520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45.33 ± 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  <w:rtl/>
              </w:rPr>
              <w:t>0.3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2520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41.04 ± 0.64</w:t>
            </w:r>
          </w:p>
        </w:tc>
      </w:tr>
      <w:tr w:rsidR="00E03BBD" w:rsidRPr="00BE6A8C" w:rsidTr="00015D40">
        <w:trPr>
          <w:trHeight w:val="356"/>
        </w:trPr>
        <w:tc>
          <w:tcPr>
            <w:tcW w:w="1227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ME</w:t>
            </w:r>
          </w:p>
        </w:tc>
        <w:tc>
          <w:tcPr>
            <w:tcW w:w="2733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114.13 ± 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  <w:rtl/>
              </w:rPr>
              <w:t>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92</w:t>
            </w:r>
          </w:p>
        </w:tc>
        <w:tc>
          <w:tcPr>
            <w:tcW w:w="2520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100.57 ± 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  <w:rtl/>
              </w:rPr>
              <w:t>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93</w:t>
            </w:r>
          </w:p>
        </w:tc>
        <w:tc>
          <w:tcPr>
            <w:tcW w:w="2520" w:type="dxa"/>
            <w:hideMark/>
          </w:tcPr>
          <w:p w:rsidR="00E03BBD" w:rsidRPr="00BE6A8C" w:rsidRDefault="00E03BBD" w:rsidP="00015D40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26.22 ± 1.11</w:t>
            </w:r>
          </w:p>
        </w:tc>
      </w:tr>
    </w:tbl>
    <w:p w:rsidR="00E03BBD" w:rsidRDefault="00E03BBD" w:rsidP="00E03BBD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:rsidR="00E03BBD" w:rsidRDefault="00E03BBD" w:rsidP="00E03BBD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:rsidR="00E03BBD" w:rsidRDefault="00E03BBD" w:rsidP="00E03BBD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:rsidR="00E03BBD" w:rsidRDefault="00E03BBD" w:rsidP="00E03BBD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:rsidR="00E03BBD" w:rsidRDefault="00E03BBD" w:rsidP="00E03BBD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:rsidR="00E03BBD" w:rsidRDefault="00E03BBD" w:rsidP="00E03BBD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:rsidR="00E03BBD" w:rsidRPr="00BE6A8C" w:rsidRDefault="00E03BBD" w:rsidP="00E03BBD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Data are shown as mean ±SD (n=3). 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  <w:vertAlign w:val="superscript"/>
        </w:rPr>
        <w:t xml:space="preserve">a 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Gallic acid equivalent/mg of dried extract, 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  <w:vertAlign w:val="superscript"/>
        </w:rPr>
        <w:t xml:space="preserve">b 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Quercetin equivalent/mg of dried extract, 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  <w:vertAlign w:val="superscript"/>
        </w:rPr>
        <w:t xml:space="preserve">c 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>Catechin equivalent/mg of dried extract.</w:t>
      </w:r>
    </w:p>
    <w:p w:rsidR="00E03BBD" w:rsidRPr="00BE6A8C" w:rsidRDefault="00E03BBD" w:rsidP="00E03BBD">
      <w:pPr>
        <w:spacing w:after="0" w:line="36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E03BBD" w:rsidRDefault="00E03BBD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  <w:r w:rsidRPr="00BE6A8C">
        <w:rPr>
          <w:rFonts w:asciiTheme="majorBidi" w:hAnsiTheme="majorBidi" w:cstheme="majorBidi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82B6E3A" wp14:editId="35309FC8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8610600" cy="447675"/>
                <wp:effectExtent l="0" t="0" r="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610600" cy="4476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015D40" w:rsidRPr="005320E5" w:rsidRDefault="00015D40" w:rsidP="00E03BBD">
                            <w:pPr>
                              <w:spacing w:line="276" w:lineRule="auto"/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CC6D55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S2</w:t>
                            </w:r>
                            <w:r w:rsidRPr="00CC6D55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.</w:t>
                            </w:r>
                            <w:r w:rsidRPr="00CC6D55">
                              <w:rPr>
                                <w:rFonts w:asciiTheme="majorBidi" w:hAnsiTheme="majorBidi" w:cstheme="majorBidi"/>
                              </w:rPr>
                              <w:t xml:space="preserve"> 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entatively identified secondary metabolites from the </w:t>
                            </w:r>
                            <w:r w:rsidRPr="00393314">
                              <w:rPr>
                                <w:rFonts w:asciiTheme="majorBidi" w:hAnsiTheme="majorBidi" w:cstheme="majorBidi"/>
                                <w:b/>
                                <w:bCs/>
                                <w:u w:val="single"/>
                              </w:rPr>
                              <w:t>m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  <w:u w:val="single"/>
                              </w:rPr>
                              <w:t xml:space="preserve">ethanol extract 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of 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  <w:i/>
                                <w:iCs/>
                              </w:rPr>
                              <w:t>Scabiosa atropurpurea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 aerial par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82B6E3A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0;margin-top:0;width:678pt;height:35.2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" filled="f" stroked="f" strokeweight=".5pt">
                <v:textbox>
                  <w:txbxContent>
                    <w:p w:rsidR="00015D40" w:rsidRPr="005320E5" w:rsidRDefault="00015D40" w:rsidP="00E03BBD">
                      <w:pPr>
                        <w:spacing w:line="276" w:lineRule="auto"/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CC6D55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S2</w:t>
                      </w:r>
                      <w:r w:rsidRPr="00CC6D55">
                        <w:rPr>
                          <w:rFonts w:asciiTheme="majorBidi" w:hAnsiTheme="majorBidi" w:cstheme="majorBidi"/>
                          <w:b/>
                          <w:bCs/>
                        </w:rPr>
                        <w:t>.</w:t>
                      </w:r>
                      <w:r w:rsidRPr="00CC6D55">
                        <w:rPr>
                          <w:rFonts w:asciiTheme="majorBidi" w:hAnsiTheme="majorBidi" w:cstheme="majorBidi"/>
                        </w:rPr>
                        <w:t xml:space="preserve"> 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entatively identified secondary metabolites from the </w:t>
                      </w:r>
                      <w:r w:rsidRPr="00393314">
                        <w:rPr>
                          <w:rFonts w:asciiTheme="majorBidi" w:hAnsiTheme="majorBidi" w:cstheme="majorBidi"/>
                          <w:b/>
                          <w:bCs/>
                          <w:u w:val="single"/>
                        </w:rPr>
                        <w:t>m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  <w:u w:val="single"/>
                        </w:rPr>
                        <w:t xml:space="preserve">ethanol extract 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of 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  <w:i/>
                          <w:iCs/>
                        </w:rPr>
                        <w:t>Scabiosa atropurpurea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 aerial parts</w:t>
                      </w:r>
                    </w:p>
                  </w:txbxContent>
                </v:textbox>
              </v:shape>
            </w:pict>
          </mc:Fallback>
        </mc:AlternateContent>
      </w: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tbl>
      <w:tblPr>
        <w:tblStyle w:val="TableGrid"/>
        <w:tblpPr w:leftFromText="180" w:rightFromText="180" w:vertAnchor="page" w:horzAnchor="margin" w:tblpXSpec="center" w:tblpY="2491"/>
        <w:tblW w:w="1252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4"/>
        <w:gridCol w:w="2346"/>
        <w:gridCol w:w="1617"/>
        <w:gridCol w:w="1369"/>
        <w:gridCol w:w="776"/>
        <w:gridCol w:w="918"/>
        <w:gridCol w:w="990"/>
        <w:gridCol w:w="1350"/>
        <w:gridCol w:w="1597"/>
        <w:gridCol w:w="1030"/>
      </w:tblGrid>
      <w:tr w:rsidR="000279EF" w:rsidRPr="00BE6A8C" w:rsidTr="00015D40">
        <w:trPr>
          <w:trHeight w:val="383"/>
          <w:tblHeader/>
        </w:trPr>
        <w:tc>
          <w:tcPr>
            <w:tcW w:w="534" w:type="dxa"/>
            <w:vMerge w:val="restart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No.</w:t>
            </w:r>
          </w:p>
        </w:tc>
        <w:tc>
          <w:tcPr>
            <w:tcW w:w="2346" w:type="dxa"/>
            <w:vMerge w:val="restart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Compound name</w:t>
            </w:r>
          </w:p>
        </w:tc>
        <w:tc>
          <w:tcPr>
            <w:tcW w:w="1617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Chemical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Class</w:t>
            </w:r>
          </w:p>
        </w:tc>
        <w:tc>
          <w:tcPr>
            <w:tcW w:w="1369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olecular Formula</w:t>
            </w:r>
          </w:p>
        </w:tc>
        <w:tc>
          <w:tcPr>
            <w:tcW w:w="776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R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bscript"/>
              </w:rPr>
              <w:t>t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(min.)</w:t>
            </w:r>
          </w:p>
        </w:tc>
        <w:tc>
          <w:tcPr>
            <w:tcW w:w="918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[M-H]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-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  <w:t>m/z</w:t>
            </w:r>
          </w:p>
        </w:tc>
        <w:tc>
          <w:tcPr>
            <w:tcW w:w="990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[M+H] 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  <w:t>m/z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% Composition</w:t>
            </w:r>
          </w:p>
        </w:tc>
        <w:tc>
          <w:tcPr>
            <w:tcW w:w="1597" w:type="dxa"/>
            <w:vMerge w:val="restart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S/MS fragments</w:t>
            </w:r>
          </w:p>
        </w:tc>
        <w:tc>
          <w:tcPr>
            <w:tcW w:w="1030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Ref.</w:t>
            </w:r>
          </w:p>
        </w:tc>
      </w:tr>
      <w:tr w:rsidR="000279EF" w:rsidRPr="00BE6A8C" w:rsidTr="00015D40">
        <w:trPr>
          <w:trHeight w:val="382"/>
          <w:tblHeader/>
        </w:trPr>
        <w:tc>
          <w:tcPr>
            <w:tcW w:w="534" w:type="dxa"/>
            <w:vMerge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2346" w:type="dxa"/>
            <w:vMerge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617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369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776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18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E.</w:t>
            </w:r>
          </w:p>
        </w:tc>
        <w:tc>
          <w:tcPr>
            <w:tcW w:w="1597" w:type="dxa"/>
            <w:vMerge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030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Catechin hexoside </w:t>
            </w:r>
          </w:p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avo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C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21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H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24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O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1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.60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51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.06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05, 375, 353, 339, 305, 247, 181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Nilofar&lt;/Author&gt;&lt;Year&gt;2024&lt;/Year&gt;&lt;RecNum&gt;4177&lt;/RecNum&gt;&lt;DisplayText&gt;&lt;style face="superscript"&gt;1,2&lt;/style&gt;&lt;/DisplayText&gt;&lt;record&gt;&lt;rec-number&gt;4177&lt;/rec-number&gt;&lt;foreign-keys&gt;&lt;key app="EN" db-id="fswpffvp3p9sxtezz03p0s0vpzv9sd0vpwfp" timestamp="1728974230"&gt;4177&lt;/key&gt;&lt;/foreign-keys&gt;&lt;ref-type name="Journal Article"&gt;17&lt;/ref-type&gt;&lt;contributors&gt;&lt;authors&gt;&lt;author&gt;Nilofar&lt;/author&gt;&lt;author&gt;Bahadırlı, Nadire Pelin&lt;/author&gt;&lt;author&gt;Elhawary, Esraa A&lt;/author&gt;&lt;author&gt;Eldahshan, Omayma&lt;/author&gt;&lt;author&gt;Singab, Abdel Nasser&lt;/author&gt;&lt;author&gt;Saka, Enver&lt;/author&gt;&lt;author&gt;Cespedes‐Acuna, Carlos L&lt;/author&gt;&lt;author&gt;Andruch, Vasil&lt;/author&gt;&lt;author&gt;Kalyniukova, Alina&lt;/author&gt;&lt;author&gt;Zengin, Gokhan&lt;/author&gt;&lt;/authors&gt;&lt;/contributors&gt;&lt;titles&gt;&lt;title&gt;Exploring the chemical composition and biological effects of four Salvia hybrids: an innovative perspective on functional yields&lt;/title&gt;&lt;secondary-title&gt;eFood&lt;/secondary-title&gt;&lt;/titles&gt;&lt;periodical&gt;&lt;full-title&gt;eFood&lt;/full-title&gt;&lt;/periodical&gt;&lt;pages&gt;e70012&lt;/pages&gt;&lt;volume&gt;5&lt;/volume&gt;&lt;number&gt;5&lt;/number&gt;&lt;dates&gt;&lt;year&gt;2024&lt;/year&gt;&lt;/dates&gt;&lt;isbn&gt;2666-3066&lt;/isbn&gt;&lt;urls&gt;&lt;/urls&gt;&lt;/record&gt;&lt;/Cite&gt;&lt;Cite&gt;&lt;Author&gt;Kang&lt;/Author&gt;&lt;Year&gt;2016&lt;/Year&gt;&lt;RecNum&gt;728&lt;/RecNum&gt;&lt;record&gt;&lt;rec-number&gt;728&lt;/rec-number&gt;&lt;foreign-keys&gt;&lt;key app="EN" db-id="fswpffvp3p9sxtezz03p0s0vpzv9sd0vpwfp" timestamp="1683961248"&gt;728&lt;/key&gt;&lt;/foreign-keys&gt;&lt;ref-type name="Journal Article"&gt;17&lt;/ref-type&gt;&lt;contributors&gt;&lt;authors&gt;&lt;author&gt;Kang, Jinguo&lt;/author&gt;&lt;author&gt;Price, William E&lt;/author&gt;&lt;author&gt;Ashton, John&lt;/author&gt;&lt;author&gt;Tapsell, Linda C&lt;/author&gt;&lt;author&gt;Johnson, Stuart&lt;/author&gt;&lt;/authors&gt;&lt;/contributors&gt;&lt;titles&gt;&lt;title&gt;Identification and characterization of phenolic compounds in hydromethanolic extracts of sorghum wholegrains by LC-ESI-MSn&lt;/title&gt;&lt;secondary-title&gt;Food chemistry&lt;/secondary-title&gt;&lt;/titles&gt;&lt;periodical&gt;&lt;full-title&gt;Food Chemistry&lt;/full-title&gt;&lt;/periodical&gt;&lt;pages&gt;215-226&lt;/pages&gt;&lt;volume&gt;211&lt;/volume&gt;&lt;dates&gt;&lt;year&gt;2016&lt;/year&gt;&lt;/dates&gt;&lt;isbn&gt;0308-8146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atechin hexoside isomer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avo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C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21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H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24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O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1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.96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51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21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05, 389, 353, 325, 243, 191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Nilofar&lt;/Author&gt;&lt;Year&gt;2024&lt;/Year&gt;&lt;RecNum&gt;4177&lt;/RecNum&gt;&lt;DisplayText&gt;&lt;style face="superscript"&gt;1,2&lt;/style&gt;&lt;/DisplayText&gt;&lt;record&gt;&lt;rec-number&gt;4177&lt;/rec-number&gt;&lt;foreign-keys&gt;&lt;key app="EN" db-id="fswpffvp3p9sxtezz03p0s0vpzv9sd0vpwfp" timestamp="1728974230"&gt;4177&lt;/key&gt;&lt;/foreign-keys&gt;&lt;ref-type name="Journal Article"&gt;17&lt;/ref-type&gt;&lt;contributors&gt;&lt;authors&gt;&lt;author&gt;Nilofar&lt;/author&gt;&lt;author&gt;Bahadırlı, Nadire Pelin&lt;/author&gt;&lt;author&gt;Elhawary, Esraa A&lt;/author&gt;&lt;author&gt;Eldahshan, Omayma&lt;/author&gt;&lt;author&gt;Singab, Abdel Nasser&lt;/author&gt;&lt;author&gt;Saka, Enver&lt;/author&gt;&lt;author&gt;Cespedes‐Acuna, Carlos L&lt;/author&gt;&lt;author&gt;Andruch, Vasil&lt;/author&gt;&lt;author&gt;Kalyniukova, Alina&lt;/author&gt;&lt;author&gt;Zengin, Gokhan&lt;/author&gt;&lt;/authors&gt;&lt;/contributors&gt;&lt;titles&gt;&lt;title&gt;Exploring the chemical composition and biological effects of four Salvia hybrids: an innovative perspective on functional yields&lt;/title&gt;&lt;secondary-title&gt;eFood&lt;/secondary-title&gt;&lt;/titles&gt;&lt;periodical&gt;&lt;full-title&gt;eFood&lt;/full-title&gt;&lt;/periodical&gt;&lt;pages&gt;e70012&lt;/pages&gt;&lt;volume&gt;5&lt;/volume&gt;&lt;number&gt;5&lt;/number&gt;&lt;dates&gt;&lt;year&gt;2024&lt;/year&gt;&lt;/dates&gt;&lt;isbn&gt;2666-3066&lt;/isbn&gt;&lt;urls&gt;&lt;/urls&gt;&lt;/record&gt;&lt;/Cite&gt;&lt;Cite&gt;&lt;Author&gt;Kang&lt;/Author&gt;&lt;Year&gt;2016&lt;/Year&gt;&lt;RecNum&gt;728&lt;/RecNum&gt;&lt;record&gt;&lt;rec-number&gt;728&lt;/rec-number&gt;&lt;foreign-keys&gt;&lt;key app="EN" db-id="fswpffvp3p9sxtezz03p0s0vpzv9sd0vpwfp" timestamp="1683961248"&gt;728&lt;/key&gt;&lt;/foreign-keys&gt;&lt;ref-type name="Journal Article"&gt;17&lt;/ref-type&gt;&lt;contributors&gt;&lt;authors&gt;&lt;author&gt;Kang, Jinguo&lt;/author&gt;&lt;author&gt;Price, William E&lt;/author&gt;&lt;author&gt;Ashton, John&lt;/author&gt;&lt;author&gt;Tapsell, Linda C&lt;/author&gt;&lt;author&gt;Johnson, Stuart&lt;/author&gt;&lt;/authors&gt;&lt;/contributors&gt;&lt;titles&gt;&lt;title&gt;Identification and characterization of phenolic compounds in hydromethanolic extracts of sorghum wholegrains by LC-ESI-MSn&lt;/title&gt;&lt;secondary-title&gt;Food chemistry&lt;/secondary-title&gt;&lt;/titles&gt;&lt;periodical&gt;&lt;full-title&gt;Food Chemistry&lt;/full-title&gt;&lt;/periodical&gt;&lt;pages&gt;215-226&lt;/pages&gt;&lt;volume&gt;211&lt;/volume&gt;&lt;dates&gt;&lt;year&gt;2016&lt;/year&gt;&lt;/dates&gt;&lt;isbn&gt;0308-8146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Caffeoyl quinic acid dimer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C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32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H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36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O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8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7.94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707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732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8.54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(5.62)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53, 191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Morsi&lt;/Author&gt;&lt;Year&gt;2022&lt;/Year&gt;&lt;RecNum&gt;4912&lt;/RecNum&gt;&lt;DisplayText&gt;&lt;style face="superscript"&gt;3&lt;/style&gt;&lt;/DisplayText&gt;&lt;record&gt;&lt;rec-number&gt;4912&lt;/rec-number&gt;&lt;foreign-keys&gt;&lt;key app="EN" db-id="fswpffvp3p9sxtezz03p0s0vpzv9sd0vpwfp" timestamp="1739116014"&gt;4912&lt;/key&gt;&lt;/foreign-keys&gt;&lt;ref-type name="Journal Article"&gt;17&lt;/ref-type&gt;&lt;contributors&gt;&lt;authors&gt;&lt;author&gt;Morsi, Eman Abdallah&lt;/author&gt;&lt;author&gt;Abdel-Hameed, El-Sayed&lt;/author&gt;&lt;author&gt;El-Sayed, Mortada Mohamed&lt;/author&gt;&lt;author&gt;Rabia, Ibrahim Aly&lt;/author&gt;&lt;/authors&gt;&lt;/contributors&gt;&lt;titles&gt;&lt;title&gt;HPLC-ESI-MS characterization of certain compounds of methanolic extract of Nerium oleander and its fractions as well as evaluation of their potential against Schistosomiasis mansoni&lt;/title&gt;&lt;secondary-title&gt;Egyptian Journal of Chemistry&lt;/secondary-title&gt;&lt;/titles&gt;&lt;periodical&gt;&lt;full-title&gt;Egyptian Journal of Chemistry&lt;/full-title&gt;&lt;/periodical&gt;&lt;pages&gt;133-143&lt;/pages&gt;&lt;volume&gt;65&lt;/volume&gt;&lt;number&gt;2&lt;/number&gt;&lt;dates&gt;&lt;year&gt;2022&lt;/year&gt;&lt;/dates&gt;&lt;isbn&gt;0449-2285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3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Eustomoside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Secoirid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6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1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9.40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89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01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5.76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53, 233, 225, 179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ılınc&lt;/Author&gt;&lt;Year&gt;2023&lt;/Year&gt;&lt;RecNum&gt;4796&lt;/RecNum&gt;&lt;DisplayText&gt;&lt;style face="superscript"&gt;4&lt;/style&gt;&lt;/DisplayText&gt;&lt;record&gt;&lt;rec-number&gt;4796&lt;/rec-number&gt;&lt;foreign-keys&gt;&lt;key app="EN" db-id="fswpffvp3p9sxtezz03p0s0vpzv9sd0vpwfp" timestamp="1735640557"&gt;4796&lt;/key&gt;&lt;/foreign-keys&gt;&lt;ref-type name="Journal Article"&gt;17&lt;/ref-type&gt;&lt;contributors&gt;&lt;authors&gt;&lt;author&gt;Kılınc, Hilal&lt;/author&gt;&lt;author&gt;Masullo, Milena&lt;/author&gt;&lt;author&gt;Lauro, Gianluigi&lt;/author&gt;&lt;author&gt;D&amp;apos;Urso, Gilda&lt;/author&gt;&lt;author&gt;Alankus, Ozgen&lt;/author&gt;&lt;author&gt;Bifulco, Giuseppe&lt;/author&gt;&lt;author&gt;Piacente, Sonia&lt;/author&gt;&lt;/authors&gt;&lt;/contributors&gt;&lt;titles&gt;&lt;title&gt;Scabiosa atropurpurea: A rich source of iridoids with α-glucosidase inhibitory activity evaluated by in vitro and in silico studies&lt;/title&gt;&lt;secondary-title&gt;Phytochemistry&lt;/secondary-title&gt;&lt;/titles&gt;&lt;periodical&gt;&lt;full-title&gt;Phytochemistry&lt;/full-title&gt;&lt;/periodical&gt;&lt;pages&gt;113471&lt;/pages&gt;&lt;volume&gt;205&lt;/volume&gt;&lt;dates&gt;&lt;year&gt;2023&lt;/year&gt;&lt;/dates&gt;&lt;isbn&gt;0031-9422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ragment of ursolic acid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Triterpe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0.33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63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.35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93, 336, 308, 191, 179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Mostafa&lt;/Author&gt;&lt;Year&gt;2023&lt;/Year&gt;&lt;RecNum&gt;4914&lt;/RecNum&gt;&lt;DisplayText&gt;&lt;style face="superscript"&gt;5&lt;/style&gt;&lt;/DisplayText&gt;&lt;record&gt;&lt;rec-number&gt;4914&lt;/rec-number&gt;&lt;foreign-keys&gt;&lt;key app="EN" db-id="fswpffvp3p9sxtezz03p0s0vpzv9sd0vpwfp" timestamp="1739116106"&gt;4914&lt;/key&gt;&lt;/foreign-keys&gt;&lt;ref-type name="Journal Article"&gt;17&lt;/ref-type&gt;&lt;contributors&gt;&lt;authors&gt;&lt;author&gt;Mostafa, Sherifa Fahmy&lt;/author&gt;&lt;author&gt;Abdou, Rabab Mahrous&lt;/author&gt;&lt;author&gt;El-Tanbouly, Nebal Darweesh&lt;/author&gt;&lt;author&gt;El-sayed, Aly Mohamed&lt;/author&gt;&lt;/authors&gt;&lt;/contributors&gt;&lt;titles&gt;&lt;title&gt;Metabolites Proﬁling of Pouteria Campechiana (Kunth) Baehni Different Organs Using UPLC-PDA-MS and its Biological Activities&lt;/title&gt;&lt;secondary-title&gt;Egyptian Journal of Chemistry&lt;/secondary-title&gt;&lt;/titles&gt;&lt;periodical&gt;&lt;full-title&gt;Egyptian Journal of Chemistry&lt;/full-title&gt;&lt;/periodical&gt;&lt;pages&gt;167-176&lt;/pages&gt;&lt;volume&gt;66&lt;/volume&gt;&lt;number&gt;8&lt;/number&gt;&lt;dates&gt;&lt;year&gt;2023&lt;/year&gt;&lt;/dates&gt;&lt;isbn&gt;0449-2285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5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Phloridzin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Dihydrochalcone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1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0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0.57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3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47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.19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(1.12)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03, 381, 377, 353, 335, 281, 246, 195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LxLFsxLFuYzwvQXV0aG9yPjxZZWFyPjIwMjM8L1llYXI+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LxLFsxLFuYzwvQXV0aG9yPjxZZWFyPjIwMjM8L1llYXI+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4,6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Tetrahydroxy trimethoxy dihydroxyflavone </w:t>
            </w:r>
          </w:p>
          <w:p w:rsidR="000279EF" w:rsidRPr="00BE6A8C" w:rsidRDefault="000279EF" w:rsidP="00015D40">
            <w:pPr>
              <w:autoSpaceDE w:val="0"/>
              <w:autoSpaceDN w:val="0"/>
              <w:adjustRightInd w:val="0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avo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pStyle w:val="Default"/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9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8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0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0.79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77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52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74, 336, 305, 275, 199, 179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Nilofar&lt;/Author&gt;&lt;Year&gt;2024&lt;/Year&gt;&lt;RecNum&gt;4177&lt;/RecNum&gt;&lt;DisplayText&gt;&lt;style face="superscript"&gt;1,7&lt;/style&gt;&lt;/DisplayText&gt;&lt;record&gt;&lt;rec-number&gt;4177&lt;/rec-number&gt;&lt;foreign-keys&gt;&lt;key app="EN" db-id="fswpffvp3p9sxtezz03p0s0vpzv9sd0vpwfp" timestamp="1728974230"&gt;4177&lt;/key&gt;&lt;/foreign-keys&gt;&lt;ref-type name="Journal Article"&gt;17&lt;/ref-type&gt;&lt;contributors&gt;&lt;authors&gt;&lt;author&gt;Nilofar&lt;/author&gt;&lt;author&gt;Bahadırlı, Nadire Pelin&lt;/author&gt;&lt;author&gt;Elhawary, Esraa A&lt;/author&gt;&lt;author&gt;Eldahshan, Omayma&lt;/author&gt;&lt;author&gt;Singab, Abdel Nasser&lt;/author&gt;&lt;author&gt;Saka, Enver&lt;/author&gt;&lt;author&gt;Cespedes‐Acuna, Carlos L&lt;/author&gt;&lt;author&gt;Andruch, Vasil&lt;/author&gt;&lt;author&gt;Kalyniukova, Alina&lt;/author&gt;&lt;author&gt;Zengin, Gokhan&lt;/author&gt;&lt;/authors&gt;&lt;/contributors&gt;&lt;titles&gt;&lt;title&gt;Exploring the chemical composition and biological effects of four Salvia hybrids: an innovative perspective on functional yields&lt;/title&gt;&lt;secondary-title&gt;eFood&lt;/secondary-title&gt;&lt;/titles&gt;&lt;periodical&gt;&lt;full-title&gt;eFood&lt;/full-title&gt;&lt;/periodical&gt;&lt;pages&gt;e70012&lt;/pages&gt;&lt;volume&gt;5&lt;/volume&gt;&lt;number&gt;5&lt;/number&gt;&lt;dates&gt;&lt;year&gt;2024&lt;/year&gt;&lt;/dates&gt;&lt;isbn&gt;2666-3066&lt;/isbn&gt;&lt;urls&gt;&lt;/urls&gt;&lt;/record&gt;&lt;/Cite&gt;&lt;Cite&gt;&lt;Author&gt;Elhawary&lt;/Author&gt;&lt;Year&gt;2021&lt;/Year&gt;&lt;RecNum&gt;1510&lt;/RecNum&gt;&lt;record&gt;&lt;rec-number&gt;1510&lt;/rec-number&gt;&lt;foreign-keys&gt;&lt;key app="EN" db-id="fswpffvp3p9sxtezz03p0s0vpzv9sd0vpwfp" timestamp="1690797561"&gt;1510&lt;/key&gt;&lt;/foreign-keys&gt;&lt;ref-type name="Journal Article"&gt;17&lt;/ref-type&gt;&lt;contributors&gt;&lt;authors&gt;&lt;author&gt;Elhawary, Esraa&lt;/author&gt;&lt;author&gt;Mostafa, Nada&lt;/author&gt;&lt;author&gt;Shehata, Ahmed&lt;/author&gt;&lt;author&gt;Labib, Rola&lt;/author&gt;&lt;/authors&gt;&lt;/contributors&gt;&lt;titles&gt;&lt;title&gt;Comparative study of selected Rosa varieties’ metabolites through UPLC-ESI-MS/MS, chemometrics and investigation of their insecticidal activity against Culex pipiens L&lt;/title&gt;&lt;secondary-title&gt;Jordan Journal of Pharmaceutical Sciences&lt;/secondary-title&gt;&lt;/titles&gt;&lt;periodical&gt;&lt;full-title&gt;Jordan Journal of Pharmaceutical Sciences&lt;/full-title&gt;&lt;/periodical&gt;&lt;volume&gt;14&lt;/volume&gt;&lt;number&gt;4&lt;/number&gt;&lt;dates&gt;&lt;year&gt;2021&lt;/year&gt;&lt;/dates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7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Ursolic acid derivative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Triterpe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2.64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47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4.50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47, 411, 393, 300, 291, 253, 241, 149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YmRlbGF6aXo8L0F1dGhvcj48WWVhcj4yMDIwPC9ZZWFy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YmRlbGF6aXo8L0F1dGhvcj48WWVhcj4yMDIwPC9ZZWFy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8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di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Caffeoyl quinic acid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5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3.19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1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.21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47, 431, 353, 337, 265, 231, 201, 169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ılınç&lt;/Author&gt;&lt;Year&gt;2021&lt;/Year&gt;&lt;RecNum&gt;4802&lt;/RecNum&gt;&lt;DisplayText&gt;&lt;style face="superscript"&gt;9,10&lt;/style&gt;&lt;/DisplayText&gt;&lt;record&gt;&lt;rec-number&gt;4802&lt;/rec-number&gt;&lt;foreign-keys&gt;&lt;key app="EN" db-id="fswpffvp3p9sxtezz03p0s0vpzv9sd0vpwfp" timestamp="1736109586"&gt;4802&lt;/key&gt;&lt;/foreign-keys&gt;&lt;ref-type name="Journal Article"&gt;17&lt;/ref-type&gt;&lt;contributors&gt;&lt;authors&gt;&lt;author&gt;Kılınç, Hilal&lt;/author&gt;&lt;/authors&gt;&lt;/contributors&gt;&lt;titles&gt;&lt;title&gt;Isolation and characterization of secondary metabolites from apolar fraction of Scabiosa sicula and evaluation of their antioxidant activities&lt;/title&gt;&lt;secondary-title&gt;Gümüşhane Üniversitesi Fen Bilimleri Dergisi&lt;/secondary-title&gt;&lt;/titles&gt;&lt;periodical&gt;&lt;full-title&gt;Gümüşhane Üniversitesi Fen Bilimleri Dergisi&lt;/full-title&gt;&lt;/periodical&gt;&lt;pages&gt;934-942&lt;/pages&gt;&lt;volume&gt;11&lt;/volume&gt;&lt;number&gt;3&lt;/number&gt;&lt;dates&gt;&lt;year&gt;2021&lt;/year&gt;&lt;/dates&gt;&lt;isbn&gt;2146-538X&lt;/isbn&gt;&lt;urls&gt;&lt;/urls&gt;&lt;/record&gt;&lt;/Cite&gt;&lt;Cite&gt;&lt;Author&gt;Ben Toumia&lt;/Author&gt;&lt;Year&gt;2020&lt;/Year&gt;&lt;RecNum&gt;4806&lt;/RecNum&gt;&lt;record&gt;&lt;rec-number&gt;4806&lt;/rec-number&gt;&lt;foreign-keys&gt;&lt;key app="EN" db-id="fswpffvp3p9sxtezz03p0s0vpzv9sd0vpwfp" timestamp="1736109809"&gt;4806&lt;/key&gt;&lt;/foreign-keys&gt;&lt;ref-type name="Journal Article"&gt;17&lt;/ref-type&gt;&lt;contributors&gt;&lt;authors&gt;&lt;author&gt;Ben Toumia, Imene&lt;/author&gt;&lt;author&gt;Sobeh, Mansour&lt;/author&gt;&lt;author&gt;Ponassi, Marco&lt;/author&gt;&lt;author&gt;Banelli, Barbara&lt;/author&gt;&lt;author&gt;Dameriha, Anas&lt;/author&gt;&lt;author&gt;Wink, Michael&lt;/author&gt;&lt;author&gt;Chekir Ghedira, Leila&lt;/author&gt;&lt;author&gt;Rosano, Camillo&lt;/author&gt;&lt;/authors&gt;&lt;/contributors&gt;&lt;titles&gt;&lt;title&gt;A methanol extract of Scabiosa atropurpurea enhances doxorubicin cytotoxicity against resistant colorectal Cancer cells in vitro&lt;/title&gt;&lt;secondary-title&gt;Molecules&lt;/secondary-title&gt;&lt;/titles&gt;&lt;periodical&gt;&lt;full-title&gt;Molecules&lt;/full-title&gt;&lt;/periodical&gt;&lt;pages&gt;5265&lt;/pages&gt;&lt;volume&gt;25&lt;/volume&gt;&lt;number&gt;22&lt;/number&gt;&lt;dates&gt;&lt;year&gt;2020&lt;/year&gt;&lt;/dates&gt;&lt;isbn&gt;1420-3049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9,1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  <w:t>di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-Caffeoylquinic acid isomer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5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3.56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1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7.18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89, 447, 353, 301, 265, 193, 187, 179, 161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ılınç&lt;/Author&gt;&lt;Year&gt;2021&lt;/Year&gt;&lt;RecNum&gt;4802&lt;/RecNum&gt;&lt;DisplayText&gt;&lt;style face="superscript"&gt;9,10&lt;/style&gt;&lt;/DisplayText&gt;&lt;record&gt;&lt;rec-number&gt;4802&lt;/rec-number&gt;&lt;foreign-keys&gt;&lt;key app="EN" db-id="fswpffvp3p9sxtezz03p0s0vpzv9sd0vpwfp" timestamp="1736109586"&gt;4802&lt;/key&gt;&lt;/foreign-keys&gt;&lt;ref-type name="Journal Article"&gt;17&lt;/ref-type&gt;&lt;contributors&gt;&lt;authors&gt;&lt;author&gt;Kılınç, Hilal&lt;/author&gt;&lt;/authors&gt;&lt;/contributors&gt;&lt;titles&gt;&lt;title&gt;Isolation and characterization of secondary metabolites from apolar fraction of Scabiosa sicula and evaluation of their antioxidant activities&lt;/title&gt;&lt;secondary-title&gt;Gümüşhane Üniversitesi Fen Bilimleri Dergisi&lt;/secondary-title&gt;&lt;/titles&gt;&lt;periodical&gt;&lt;full-title&gt;Gümüşhane Üniversitesi Fen Bilimleri Dergisi&lt;/full-title&gt;&lt;/periodical&gt;&lt;pages&gt;934-942&lt;/pages&gt;&lt;volume&gt;11&lt;/volume&gt;&lt;number&gt;3&lt;/number&gt;&lt;dates&gt;&lt;year&gt;2021&lt;/year&gt;&lt;/dates&gt;&lt;isbn&gt;2146-538X&lt;/isbn&gt;&lt;urls&gt;&lt;/urls&gt;&lt;/record&gt;&lt;/Cite&gt;&lt;Cite&gt;&lt;Author&gt;Ben Toumia&lt;/Author&gt;&lt;Year&gt;2020&lt;/Year&gt;&lt;RecNum&gt;4806&lt;/RecNum&gt;&lt;record&gt;&lt;rec-number&gt;4806&lt;/rec-number&gt;&lt;foreign-keys&gt;&lt;key app="EN" db-id="fswpffvp3p9sxtezz03p0s0vpzv9sd0vpwfp" timestamp="1736109809"&gt;4806&lt;/key&gt;&lt;/foreign-keys&gt;&lt;ref-type name="Journal Article"&gt;17&lt;/ref-type&gt;&lt;contributors&gt;&lt;authors&gt;&lt;author&gt;Ben Toumia, Imene&lt;/author&gt;&lt;author&gt;Sobeh, Mansour&lt;/author&gt;&lt;author&gt;Ponassi, Marco&lt;/author&gt;&lt;author&gt;Banelli, Barbara&lt;/author&gt;&lt;author&gt;Dameriha, Anas&lt;/author&gt;&lt;author&gt;Wink, Michael&lt;/author&gt;&lt;author&gt;Chekir Ghedira, Leila&lt;/author&gt;&lt;author&gt;Rosano, Camillo&lt;/author&gt;&lt;/authors&gt;&lt;/contributors&gt;&lt;titles&gt;&lt;title&gt;A methanol extract of Scabiosa atropurpurea enhances doxorubicin cytotoxicity against resistant colorectal Cancer cells in vitro&lt;/title&gt;&lt;secondary-title&gt;Molecules&lt;/secondary-title&gt;&lt;/titles&gt;&lt;periodical&gt;&lt;full-title&gt;Molecules&lt;/full-title&gt;&lt;/periodical&gt;&lt;pages&gt;5265&lt;/pages&gt;&lt;volume&gt;25&lt;/volume&gt;&lt;number&gt;22&lt;/number&gt;&lt;dates&gt;&lt;year&gt;2020&lt;/year&gt;&lt;/dates&gt;&lt;isbn&gt;1420-3049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9,1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Unknown saponin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Saponin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3.88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789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808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4.45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(1.93)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706, 653, 631, 584, 525, 461, 372, 331, 265, 225, 199, 181, 161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lastRenderedPageBreak/>
              <w:t>12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Caffeoyl-succinyl-[(hydroxyphenyl)-acetyl)]-methyl quinate </w:t>
            </w:r>
          </w:p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Phenolic ac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4.79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629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.52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587, 520, 458, 421, 373, 285, 201, 187, 179, 161 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cml0bzwvQXV0aG9yPjxZZWFyPjIwMTQ8L1llYXI+PFJl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cml0bzwvQXV0aG9yPjxZZWFyPjIwMTQ8L1llYXI+PFJl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11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Diosmetin-hexoside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avo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1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6.05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61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30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40, 433, 389, 330, 285, 253, 212, 191, 179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Ben Toumia&lt;/Author&gt;&lt;Year&gt;2020&lt;/Year&gt;&lt;RecNum&gt;4806&lt;/RecNum&gt;&lt;DisplayText&gt;&lt;style face="superscript"&gt;10&lt;/style&gt;&lt;/DisplayText&gt;&lt;record&gt;&lt;rec-number&gt;4806&lt;/rec-number&gt;&lt;foreign-keys&gt;&lt;key app="EN" db-id="fswpffvp3p9sxtezz03p0s0vpzv9sd0vpwfp" timestamp="1736109809"&gt;4806&lt;/key&gt;&lt;/foreign-keys&gt;&lt;ref-type name="Journal Article"&gt;17&lt;/ref-type&gt;&lt;contributors&gt;&lt;authors&gt;&lt;author&gt;Ben Toumia, Imene&lt;/author&gt;&lt;author&gt;Sobeh, Mansour&lt;/author&gt;&lt;author&gt;Ponassi, Marco&lt;/author&gt;&lt;author&gt;Banelli, Barbara&lt;/author&gt;&lt;author&gt;Dameriha, Anas&lt;/author&gt;&lt;author&gt;Wink, Michael&lt;/author&gt;&lt;author&gt;Chekir Ghedira, Leila&lt;/author&gt;&lt;author&gt;Rosano, Camillo&lt;/author&gt;&lt;/authors&gt;&lt;/contributors&gt;&lt;titles&gt;&lt;title&gt;A methanol extract of Scabiosa atropurpurea enhances doxorubicin cytotoxicity against resistant colorectal Cancer cells in vitro&lt;/title&gt;&lt;secondary-title&gt;Molecules&lt;/secondary-title&gt;&lt;/titles&gt;&lt;periodical&gt;&lt;full-title&gt;Molecules&lt;/full-title&gt;&lt;/periodical&gt;&lt;pages&gt;5265&lt;/pages&gt;&lt;volume&gt;25&lt;/volume&gt;&lt;number&gt;22&lt;/number&gt;&lt;dates&gt;&lt;year&gt;2020&lt;/year&gt;&lt;/dates&gt;&lt;isbn&gt;1420-3049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tri-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Galloyl-hexose</w:t>
            </w:r>
            <w:r w:rsidRPr="00BE6A8C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pStyle w:val="Default"/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Tannin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pStyle w:val="Default"/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7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8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6.66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63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637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45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37, 465, 419, 368, 341, 309, 280, 269, 181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EyPC9zdHlsZT48L0Rpc3BsYXlUZXh0PjxyZWNvcmQ+PHJlYy1udW1iZXI+NDE3NzwvcmVj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EyPC9zdHlsZT48L0Rpc3BsYXlUZXh0PjxyZWNvcmQ+PHJlYy1udW1iZXI+NDE3NzwvcmVj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1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Glycosilated dimeric proanthocyanidin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Tannin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7.12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739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.50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38, 467, 426, 393, 313, 289, 213, 183, 163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Maldini&lt;/Author&gt;&lt;Year&gt;2009&lt;/Year&gt;&lt;RecNum&gt;4916&lt;/RecNum&gt;&lt;DisplayText&gt;&lt;style face="superscript"&gt;13&lt;/style&gt;&lt;/DisplayText&gt;&lt;record&gt;&lt;rec-number&gt;4916&lt;/rec-number&gt;&lt;foreign-keys&gt;&lt;key app="EN" db-id="fswpffvp3p9sxtezz03p0s0vpzv9sd0vpwfp" timestamp="1739116385"&gt;4916&lt;/key&gt;&lt;/foreign-keys&gt;&lt;ref-type name="Journal Article"&gt;17&lt;/ref-type&gt;&lt;contributors&gt;&lt;authors&gt;&lt;author&gt;Maldini, Mariateresa&lt;/author&gt;&lt;author&gt;Montoro, Paola&lt;/author&gt;&lt;author&gt;Piacente, Sonia&lt;/author&gt;&lt;author&gt;Pizza, Cosimo&lt;/author&gt;&lt;/authors&gt;&lt;/contributors&gt;&lt;titles&gt;&lt;title&gt;ESI-MS, ESI-MS/MS fingerprint and LC-ESI-MS analysis of proathocyanidins from Bursera simaruba Sarg bark&lt;/title&gt;&lt;secondary-title&gt;Natural Product Communications&lt;/secondary-title&gt;&lt;/titles&gt;&lt;periodical&gt;&lt;full-title&gt;Natural Product Communications&lt;/full-title&gt;&lt;/periodical&gt;&lt;pages&gt;1934578X0900401212&lt;/pages&gt;&lt;volume&gt;4&lt;/volume&gt;&lt;number&gt;12&lt;/number&gt;&lt;dates&gt;&lt;year&gt;2009&lt;/year&gt;&lt;/dates&gt;&lt;isbn&gt;1934-578X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3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Hypolaetin-allosyl-[acetyl]-hexoside </w:t>
            </w:r>
          </w:p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avo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7.59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667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55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37, 489, 375, 344, 309, 285, 185, 179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E0PC9zdHlsZT48L0Rpc3BsYXlUZXh0PjxyZWNvcmQ+PHJlYy1udW1iZXI+NDE3NzwvcmVj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E0PC9zdHlsZT48L0Rpc3BsYXlUZXh0PjxyZWNvcmQ+PHJlYy1udW1iZXI+NDE3NzwvcmVj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1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rsimaritin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shd w:val="clear" w:color="auto" w:fill="FFFFFF"/>
              </w:rPr>
              <w:t>Dimethoxyflavone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C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7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H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4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O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6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9.05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13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44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97, 249, 229, 177, 175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Ha2lvbmk8L0F1dGhvcj48WWVhcj4yMDIyPC9ZZWFyPjxS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Ha2lvbmk8L0F1dGhvcj48WWVhcj4yMDIyPC9ZZWFyPjxS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15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ederagenin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Saponin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3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48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9.99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71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76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42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57, 434, 325, 293, 249, 190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Skała&lt;/Author&gt;&lt;Year&gt;2023&lt;/Year&gt;&lt;RecNum&gt;4814&lt;/RecNum&gt;&lt;DisplayText&gt;&lt;style face="superscript"&gt;16&lt;/style&gt;&lt;/DisplayText&gt;&lt;record&gt;&lt;rec-number&gt;4814&lt;/rec-number&gt;&lt;foreign-keys&gt;&lt;key app="EN" db-id="fswpffvp3p9sxtezz03p0s0vpzv9sd0vpwfp" timestamp="1736111782"&gt;4814&lt;/key&gt;&lt;/foreign-keys&gt;&lt;ref-type name="Journal Article"&gt;17&lt;/ref-type&gt;&lt;contributors&gt;&lt;authors&gt;&lt;author&gt;Skała, Ewa&lt;/author&gt;&lt;author&gt;Szopa, Agnieszka&lt;/author&gt;&lt;/authors&gt;&lt;/contributors&gt;&lt;titles&gt;&lt;title&gt;Dipsacus and Scabiosa Species—The Source of Specialized Metabolites with High Biological Relevance: A Review&lt;/title&gt;&lt;secondary-title&gt;Molecules&lt;/secondary-title&gt;&lt;/titles&gt;&lt;periodical&gt;&lt;full-title&gt;Molecules&lt;/full-title&gt;&lt;/periodical&gt;&lt;pages&gt;3754&lt;/pages&gt;&lt;volume&gt;28&lt;/volume&gt;&lt;number&gt;9&lt;/number&gt;&lt;dates&gt;&lt;year&gt;2023&lt;/year&gt;&lt;/dates&gt;&lt;isbn&gt;1420-3049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6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Apigenin-rutinoside</w:t>
            </w:r>
          </w:p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avo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pStyle w:val="Default"/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7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3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4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0.70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77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06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64, 476, 448, 339, 295, 291, 217, 191, 181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E1PC9zdHlsZT48L0Rpc3BsYXlUZXh0PjxyZWNvcmQ+PHJlYy1udW1iZXI+NDE3NzwvcmVj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E1PC9zdHlsZT48L0Rpc3BsYXlUZXh0PjxyZWNvcmQ+PHJlYy1udW1iZXI+NDE3NzwvcmVj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15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lpha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  <w:t>-Artemisic acid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Sesquiterpenoid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C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8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H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32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O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3</w:t>
            </w: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1.19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9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98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6.36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46, 223, 205, 199, 177, 167, 127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Yagi&lt;/Author&gt;&lt;Year&gt;2024&lt;/Year&gt;&lt;RecNum&gt;3581&lt;/RecNum&gt;&lt;DisplayText&gt;&lt;style face="superscript"&gt;17&lt;/style&gt;&lt;/DisplayText&gt;&lt;record&gt;&lt;rec-number&gt;3581&lt;/rec-number&gt;&lt;foreign-keys&gt;&lt;key app="EN" db-id="fswpffvp3p9sxtezz03p0s0vpzv9sd0vpwfp" timestamp="1721277901"&gt;3581&lt;/key&gt;&lt;/foreign-keys&gt;&lt;ref-type name="Journal Article"&gt;17&lt;/ref-type&gt;&lt;contributors&gt;&lt;authors&gt;&lt;author&gt;Yagi, Sakina&lt;/author&gt;&lt;author&gt;Zengin, Gokhan&lt;/author&gt;&lt;author&gt;Eldahshan, Omayma A&lt;/author&gt;&lt;author&gt;Singab, Abdel Nasser B&lt;/author&gt;&lt;author&gt;Selvi, Selami&lt;/author&gt;&lt;author&gt;Cetiz, Mehmet Veysi&lt;/author&gt;&lt;author&gt;Rodrigues, Maria J&lt;/author&gt;&lt;author&gt;Custodio, Luisa&lt;/author&gt;&lt;author&gt;Dall’Acqua, Stefano&lt;/author&gt;&lt;author&gt;Elhawary, Esraa A&lt;/author&gt;&lt;/authors&gt;&lt;/contributors&gt;&lt;titles&gt;&lt;title&gt;Functional constituents of Colchicum lingulatum Boiss. &amp;amp; Spruner subsp. rigescens K. Perss. extracts and their biological activities with different perspectives&lt;/title&gt;&lt;secondary-title&gt;Food Bioscience&lt;/secondary-title&gt;&lt;/titles&gt;&lt;periodical&gt;&lt;full-title&gt;Food Bioscience&lt;/full-title&gt;&lt;/periodical&gt;&lt;pages&gt;104496&lt;/pages&gt;&lt;dates&gt;&lt;year&gt;2024&lt;/year&gt;&lt;/dates&gt;&lt;isbn&gt;2212-4292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7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Caffeoyl-2-hydroxyethane-1,1,2-tricarboxylic acid 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pStyle w:val="Default"/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0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7.39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39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0.41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26, 299, 265, 186, 174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ZYWdpPC9BdXRob3I+PFllYXI+MjAyNDwvWWVhcj48UmVj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ZYWdpPC9BdXRob3I+PFllYXI+MjAyNDwvWWVhcj48UmVj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7-19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2346" w:type="dxa"/>
          </w:tcPr>
          <w:p w:rsidR="000279EF" w:rsidRPr="00BE6A8C" w:rsidRDefault="000279EF" w:rsidP="00015D40">
            <w:pPr>
              <w:pStyle w:val="Default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Caffeic acid-hexouronide </w:t>
            </w:r>
          </w:p>
        </w:tc>
        <w:tc>
          <w:tcPr>
            <w:tcW w:w="1617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369" w:type="dxa"/>
          </w:tcPr>
          <w:p w:rsidR="000279EF" w:rsidRPr="00BE6A8C" w:rsidRDefault="000279EF" w:rsidP="00015D40">
            <w:pPr>
              <w:pStyle w:val="Default"/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5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6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0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77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8.78</w:t>
            </w:r>
          </w:p>
        </w:tc>
        <w:tc>
          <w:tcPr>
            <w:tcW w:w="918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5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7.21</w:t>
            </w:r>
          </w:p>
        </w:tc>
        <w:tc>
          <w:tcPr>
            <w:tcW w:w="1597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39, 311, 300, 221, 197, 161, 145</w:t>
            </w:r>
          </w:p>
        </w:tc>
        <w:tc>
          <w:tcPr>
            <w:tcW w:w="103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Yagi&lt;/Author&gt;&lt;Year&gt;2024&lt;/Year&gt;&lt;RecNum&gt;3581&lt;/RecNum&gt;&lt;DisplayText&gt;&lt;style face="superscript"&gt;17,20&lt;/style&gt;&lt;/DisplayText&gt;&lt;record&gt;&lt;rec-number&gt;3581&lt;/rec-number&gt;&lt;foreign-keys&gt;&lt;key app="EN" db-id="fswpffvp3p9sxtezz03p0s0vpzv9sd0vpwfp" timestamp="1721277901"&gt;3581&lt;/key&gt;&lt;/foreign-keys&gt;&lt;ref-type name="Journal Article"&gt;17&lt;/ref-type&gt;&lt;contributors&gt;&lt;authors&gt;&lt;author&gt;Yagi, Sakina&lt;/author&gt;&lt;author&gt;Zengin, Gokhan&lt;/author&gt;&lt;author&gt;Eldahshan, Omayma A&lt;/author&gt;&lt;author&gt;Singab, Abdel Nasser B&lt;/author&gt;&lt;author&gt;Selvi, Selami&lt;/author&gt;&lt;author&gt;Cetiz, Mehmet Veysi&lt;/author&gt;&lt;author&gt;Rodrigues, Maria J&lt;/author&gt;&lt;author&gt;Custodio, Luisa&lt;/author&gt;&lt;author&gt;Dall’Acqua, Stefano&lt;/author&gt;&lt;author&gt;Elhawary, Esraa A&lt;/author&gt;&lt;/authors&gt;&lt;/contributors&gt;&lt;titles&gt;&lt;title&gt;Functional constituents of Colchicum lingulatum Boiss. &amp;amp; Spruner subsp. rigescens K. Perss. extracts and their biological activities with different perspectives&lt;/title&gt;&lt;secondary-title&gt;Food Bioscience&lt;/secondary-title&gt;&lt;/titles&gt;&lt;periodical&gt;&lt;full-title&gt;Food Bioscience&lt;/full-title&gt;&lt;/periodical&gt;&lt;pages&gt;104496&lt;/pages&gt;&lt;dates&gt;&lt;year&gt;2024&lt;/year&gt;&lt;/dates&gt;&lt;isbn&gt;2212-4292&lt;/isbn&gt;&lt;urls&gt;&lt;/urls&gt;&lt;/record&gt;&lt;/Cite&gt;&lt;Cite&gt;&lt;Author&gt;Zhong&lt;/Author&gt;&lt;Year&gt;2020&lt;/Year&gt;&lt;RecNum&gt;991&lt;/RecNum&gt;&lt;record&gt;&lt;rec-number&gt;991&lt;/rec-number&gt;&lt;foreign-keys&gt;&lt;key app="EN" db-id="fswpffvp3p9sxtezz03p0s0vpzv9sd0vpwfp" timestamp="1683961368"&gt;991&lt;/key&gt;&lt;/foreign-keys&gt;&lt;ref-type name="Journal Article"&gt;17&lt;/ref-type&gt;&lt;contributors&gt;&lt;authors&gt;&lt;author&gt;Zhong, Biming&lt;/author&gt;&lt;author&gt;Robinson, Nicholas A&lt;/author&gt;&lt;author&gt;Warner, Robyn D&lt;/author&gt;&lt;author&gt;Barrow, Colin J&lt;/author&gt;&lt;author&gt;Dunshea, Frank R&lt;/author&gt;&lt;author&gt;Suleria, Hafiz AR&lt;/author&gt;&lt;/authors&gt;&lt;/contributors&gt;&lt;titles&gt;&lt;title&gt;LC-ESI-QTOF-MS/MS characterization of seaweed phenolics and their antioxidant potential&lt;/title&gt;&lt;secondary-title&gt;Marine drugs&lt;/secondary-title&gt;&lt;/titles&gt;&lt;periodical&gt;&lt;full-title&gt;Marine drugs&lt;/full-title&gt;&lt;/periodical&gt;&lt;pages&gt;331&lt;/pages&gt;&lt;volume&gt;18&lt;/volume&gt;&lt;number&gt;6&lt;/number&gt;&lt;dates&gt;&lt;year&gt;2020&lt;/year&gt;&lt;/dates&gt;&lt;isbn&gt;1660-3397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7,20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</w:tbl>
    <w:p w:rsidR="00AE47C9" w:rsidRDefault="000279EF" w:rsidP="000279EF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>Compounds in bold are the major components. R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  <w:vertAlign w:val="subscript"/>
        </w:rPr>
        <w:t>t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; retention time, Ref.; reference(s). </w:t>
      </w:r>
    </w:p>
    <w:p w:rsidR="000279EF" w:rsidRPr="00BE6A8C" w:rsidRDefault="000279EF" w:rsidP="000279EF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* For compounds previously identified from genus </w:t>
      </w:r>
      <w:r w:rsidRPr="00BE6A8C">
        <w:rPr>
          <w:rFonts w:asciiTheme="majorBidi" w:hAnsiTheme="majorBidi" w:cstheme="majorBidi"/>
          <w:i/>
          <w:iCs/>
          <w:color w:val="000000" w:themeColor="text1"/>
          <w:sz w:val="20"/>
          <w:szCs w:val="20"/>
        </w:rPr>
        <w:t>Scabiosa.</w:t>
      </w: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  <w:r w:rsidRPr="00BE6A8C">
        <w:rPr>
          <w:rFonts w:asciiTheme="majorBidi" w:hAnsiTheme="majorBidi" w:cstheme="majorBidi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72D24E7" wp14:editId="69ED56EE">
                <wp:simplePos x="0" y="0"/>
                <wp:positionH relativeFrom="margin">
                  <wp:align>left</wp:align>
                </wp:positionH>
                <wp:positionV relativeFrom="paragraph">
                  <wp:posOffset>8255</wp:posOffset>
                </wp:positionV>
                <wp:extent cx="8610600" cy="447675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610600" cy="4476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015D40" w:rsidRPr="005320E5" w:rsidRDefault="00015D40" w:rsidP="00E03BBD">
                            <w:pPr>
                              <w:spacing w:line="276" w:lineRule="auto"/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CC6D55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S3</w:t>
                            </w:r>
                            <w:r w:rsidRPr="00CC6D55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.</w:t>
                            </w:r>
                            <w:r w:rsidRPr="00CC6D55">
                              <w:rPr>
                                <w:rFonts w:asciiTheme="majorBidi" w:hAnsiTheme="majorBidi" w:cstheme="majorBidi"/>
                              </w:rPr>
                              <w:t xml:space="preserve"> 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entatively identified secondary metabolites from the 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  <w:u w:val="single"/>
                              </w:rPr>
                              <w:t>aqueous extract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 of 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  <w:i/>
                                <w:iCs/>
                              </w:rPr>
                              <w:t>Scabiosa atropurpurea</w:t>
                            </w:r>
                            <w:r w:rsidRPr="00CC3E91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 aerial par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2D24E7" id="Text Box 4" o:spid="_x0000_s1027" type="#_x0000_t202" style="position:absolute;margin-left:0;margin-top:.65pt;width:678pt;height:35.25pt;z-index:251661312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" filled="f" stroked="f" strokeweight=".5pt">
                <v:textbox>
                  <w:txbxContent>
                    <w:p w:rsidR="00015D40" w:rsidRPr="005320E5" w:rsidRDefault="00015D40" w:rsidP="00E03BBD">
                      <w:pPr>
                        <w:spacing w:line="276" w:lineRule="auto"/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CC6D55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S3</w:t>
                      </w:r>
                      <w:r w:rsidRPr="00CC6D55">
                        <w:rPr>
                          <w:rFonts w:asciiTheme="majorBidi" w:hAnsiTheme="majorBidi" w:cstheme="majorBidi"/>
                          <w:b/>
                          <w:bCs/>
                        </w:rPr>
                        <w:t>.</w:t>
                      </w:r>
                      <w:r w:rsidRPr="00CC6D55">
                        <w:rPr>
                          <w:rFonts w:asciiTheme="majorBidi" w:hAnsiTheme="majorBidi" w:cstheme="majorBidi"/>
                        </w:rPr>
                        <w:t xml:space="preserve"> 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entatively identified secondary metabolites from the 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  <w:u w:val="single"/>
                        </w:rPr>
                        <w:t>aqueous extract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 of 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  <w:i/>
                          <w:iCs/>
                        </w:rPr>
                        <w:t>Scabiosa atropurpurea</w:t>
                      </w:r>
                      <w:r w:rsidRPr="00CC3E91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 aerial part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AE47C9" w:rsidRDefault="000279EF" w:rsidP="000279EF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>Compounds in bold are the major components. R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  <w:vertAlign w:val="subscript"/>
        </w:rPr>
        <w:t>t</w:t>
      </w: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; retention time, Ref.; reference(s). </w:t>
      </w:r>
    </w:p>
    <w:p w:rsidR="000279EF" w:rsidRPr="00BE6A8C" w:rsidRDefault="000279EF" w:rsidP="000279EF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BE6A8C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* For compounds previously identified from genus </w:t>
      </w:r>
      <w:r w:rsidRPr="00BE6A8C">
        <w:rPr>
          <w:rFonts w:asciiTheme="majorBidi" w:hAnsiTheme="majorBidi" w:cstheme="majorBidi"/>
          <w:i/>
          <w:iCs/>
          <w:color w:val="000000" w:themeColor="text1"/>
          <w:sz w:val="20"/>
          <w:szCs w:val="20"/>
        </w:rPr>
        <w:t>Scabiosa.</w:t>
      </w:r>
    </w:p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tbl>
      <w:tblPr>
        <w:tblStyle w:val="TableGrid"/>
        <w:tblpPr w:leftFromText="180" w:rightFromText="180" w:vertAnchor="page" w:horzAnchor="margin" w:tblpY="1861"/>
        <w:tblW w:w="1287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4"/>
        <w:gridCol w:w="2096"/>
        <w:gridCol w:w="1866"/>
        <w:gridCol w:w="1264"/>
        <w:gridCol w:w="881"/>
        <w:gridCol w:w="919"/>
        <w:gridCol w:w="990"/>
        <w:gridCol w:w="1350"/>
        <w:gridCol w:w="2160"/>
        <w:gridCol w:w="810"/>
      </w:tblGrid>
      <w:tr w:rsidR="000279EF" w:rsidRPr="00BE6A8C" w:rsidTr="00015D40">
        <w:trPr>
          <w:trHeight w:val="383"/>
          <w:tblHeader/>
        </w:trPr>
        <w:tc>
          <w:tcPr>
            <w:tcW w:w="534" w:type="dxa"/>
            <w:vMerge w:val="restart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No. </w:t>
            </w:r>
          </w:p>
        </w:tc>
        <w:tc>
          <w:tcPr>
            <w:tcW w:w="2096" w:type="dxa"/>
            <w:vMerge w:val="restart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Compound name</w:t>
            </w:r>
          </w:p>
        </w:tc>
        <w:tc>
          <w:tcPr>
            <w:tcW w:w="1866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Chemical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Class</w:t>
            </w:r>
          </w:p>
        </w:tc>
        <w:tc>
          <w:tcPr>
            <w:tcW w:w="1264" w:type="dxa"/>
            <w:vMerge w:val="restart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olecular Formula</w:t>
            </w:r>
          </w:p>
        </w:tc>
        <w:tc>
          <w:tcPr>
            <w:tcW w:w="881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R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bscript"/>
              </w:rPr>
              <w:t>t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(min.)</w:t>
            </w:r>
          </w:p>
        </w:tc>
        <w:tc>
          <w:tcPr>
            <w:tcW w:w="919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[M-H]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-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  <w:t>m/z</w:t>
            </w:r>
          </w:p>
        </w:tc>
        <w:tc>
          <w:tcPr>
            <w:tcW w:w="990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[M+H] 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+</w:t>
            </w:r>
          </w:p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  <w:t>m/z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% Composition</w:t>
            </w:r>
          </w:p>
        </w:tc>
        <w:tc>
          <w:tcPr>
            <w:tcW w:w="2160" w:type="dxa"/>
            <w:vMerge w:val="restart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S/MS fragments</w:t>
            </w:r>
          </w:p>
        </w:tc>
        <w:tc>
          <w:tcPr>
            <w:tcW w:w="810" w:type="dxa"/>
            <w:vMerge w:val="restart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Ref.</w:t>
            </w:r>
          </w:p>
        </w:tc>
      </w:tr>
      <w:tr w:rsidR="000279EF" w:rsidRPr="00BE6A8C" w:rsidTr="00015D40">
        <w:trPr>
          <w:trHeight w:val="382"/>
          <w:tblHeader/>
        </w:trPr>
        <w:tc>
          <w:tcPr>
            <w:tcW w:w="534" w:type="dxa"/>
            <w:vMerge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2096" w:type="dxa"/>
            <w:vMerge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866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264" w:type="dxa"/>
            <w:vMerge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881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19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AqE.</w:t>
            </w:r>
          </w:p>
        </w:tc>
        <w:tc>
          <w:tcPr>
            <w:tcW w:w="2160" w:type="dxa"/>
            <w:vMerge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810" w:type="dxa"/>
            <w:vMerge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096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Myricetin-(galloyl)-pentoside </w:t>
            </w:r>
          </w:p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86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avonoid</w:t>
            </w:r>
          </w:p>
        </w:tc>
        <w:tc>
          <w:tcPr>
            <w:tcW w:w="1264" w:type="dxa"/>
          </w:tcPr>
          <w:p w:rsidR="000279EF" w:rsidRPr="00BE6A8C" w:rsidRDefault="000279EF" w:rsidP="00015D40">
            <w:pPr>
              <w:pStyle w:val="Default"/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8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2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7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</w:p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881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3.32</w:t>
            </w:r>
          </w:p>
        </w:tc>
        <w:tc>
          <w:tcPr>
            <w:tcW w:w="91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601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4.48</w:t>
            </w:r>
          </w:p>
        </w:tc>
        <w:tc>
          <w:tcPr>
            <w:tcW w:w="2160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25, 483, 447, 431, 379, 265, 225, 189, 179</w:t>
            </w:r>
          </w:p>
        </w:tc>
        <w:tc>
          <w:tcPr>
            <w:tcW w:w="81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csMjE8L3N0eWxlPjwvRGlzcGxheVRleHQ+PHJlY29yZD48cmVjLW51bWJlcj40MTc3PC9y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xvZmFyPC9BdXRob3I+PFllYXI+MjAyNDwvWWVhcj48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,7,21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2096" w:type="dxa"/>
          </w:tcPr>
          <w:p w:rsidR="000279EF" w:rsidRPr="00BE6A8C" w:rsidRDefault="000279EF" w:rsidP="00015D40">
            <w:pPr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Protocatechuic acid-hexoside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86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26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shd w:val="clear" w:color="auto" w:fill="FFFFFF"/>
              </w:rPr>
              <w:t> 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C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3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H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16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</w:rPr>
              <w:t>O</w:t>
            </w:r>
            <w:r w:rsidRPr="00BE6A8C">
              <w:rPr>
                <w:rStyle w:val="Emphasis"/>
                <w:rFonts w:asciiTheme="majorBidi" w:hAnsiTheme="majorBidi" w:cstheme="majorBidi"/>
                <w:i w:val="0"/>
                <w:iCs w:val="0"/>
                <w:color w:val="000000" w:themeColor="text1"/>
                <w:sz w:val="20"/>
                <w:szCs w:val="20"/>
                <w:shd w:val="clear" w:color="auto" w:fill="FFFFFF"/>
                <w:vertAlign w:val="subscript"/>
              </w:rPr>
              <w:t>9</w:t>
            </w:r>
          </w:p>
        </w:tc>
        <w:tc>
          <w:tcPr>
            <w:tcW w:w="881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17.17</w:t>
            </w:r>
          </w:p>
        </w:tc>
        <w:tc>
          <w:tcPr>
            <w:tcW w:w="91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1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4.52</w:t>
            </w:r>
          </w:p>
        </w:tc>
        <w:tc>
          <w:tcPr>
            <w:tcW w:w="2160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93, 271, 219, 212, 179, 153</w:t>
            </w:r>
          </w:p>
        </w:tc>
        <w:tc>
          <w:tcPr>
            <w:tcW w:w="81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Akar&lt;/Author&gt;&lt;Year&gt;2021&lt;/Year&gt;&lt;RecNum&gt;4808&lt;/RecNum&gt;&lt;DisplayText&gt;&lt;style face="superscript"&gt;22&lt;/style&gt;&lt;/DisplayText&gt;&lt;record&gt;&lt;rec-number&gt;4808&lt;/rec-number&gt;&lt;foreign-keys&gt;&lt;key app="EN" db-id="fswpffvp3p9sxtezz03p0s0vpzv9sd0vpwfp" timestamp="1736109939"&gt;4808&lt;/key&gt;&lt;/foreign-keys&gt;&lt;ref-type name="Journal Article"&gt;17&lt;/ref-type&gt;&lt;contributors&gt;&lt;authors&gt;&lt;author&gt;Akar, Zeynep&lt;/author&gt;&lt;/authors&gt;&lt;/contributors&gt;&lt;titles&gt;&lt;title&gt;Chemical compositions by using LC–MS/MS and GC–MS and antioxidant activities of methanolic extracts from leaf and flower parts of Scabiosa columbaria subsp. columbaria var. columbaria L&lt;/title&gt;&lt;secondary-title&gt;Saudi journal of biological sciences&lt;/secondary-title&gt;&lt;/titles&gt;&lt;periodical&gt;&lt;full-title&gt;Saudi journal of biological sciences&lt;/full-title&gt;&lt;/periodical&gt;&lt;pages&gt;6639-6644&lt;/pages&gt;&lt;volume&gt;28&lt;/volume&gt;&lt;number&gt;11&lt;/number&gt;&lt;dates&gt;&lt;year&gt;2021&lt;/year&gt;&lt;/dates&gt;&lt;isbn&gt;1319-562X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22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2096" w:type="dxa"/>
          </w:tcPr>
          <w:p w:rsidR="000279EF" w:rsidRPr="00BE6A8C" w:rsidRDefault="000279EF" w:rsidP="00015D40">
            <w:pPr>
              <w:autoSpaceDE w:val="0"/>
              <w:autoSpaceDN w:val="0"/>
              <w:adjustRightInd w:val="0"/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Feruloyl-caffeoyl-quinic acid derivative</w:t>
            </w:r>
          </w:p>
        </w:tc>
        <w:tc>
          <w:tcPr>
            <w:tcW w:w="186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26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881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2.30</w:t>
            </w:r>
          </w:p>
        </w:tc>
        <w:tc>
          <w:tcPr>
            <w:tcW w:w="91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6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32.81</w:t>
            </w:r>
          </w:p>
        </w:tc>
        <w:tc>
          <w:tcPr>
            <w:tcW w:w="2160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43, 196, 154, 116</w:t>
            </w:r>
          </w:p>
        </w:tc>
        <w:tc>
          <w:tcPr>
            <w:tcW w:w="81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W1pcmdpb3RpczwvQXV0aG9yPjxZZWFyPjIwMTU8L1ll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W1pcmdpb3RpczwvQXV0aG9yPjxZZWFyPjIwMTU8L1ll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7,23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2096" w:type="dxa"/>
          </w:tcPr>
          <w:p w:rsidR="000279EF" w:rsidRPr="00BE6A8C" w:rsidRDefault="000279EF" w:rsidP="00015D40">
            <w:pPr>
              <w:autoSpaceDE w:val="0"/>
              <w:autoSpaceDN w:val="0"/>
              <w:adjustRightInd w:val="0"/>
              <w:jc w:val="both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Feruloyl-caffeoyl-quinic acid derivative isomer</w:t>
            </w:r>
          </w:p>
        </w:tc>
        <w:tc>
          <w:tcPr>
            <w:tcW w:w="186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26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----</w:t>
            </w:r>
          </w:p>
        </w:tc>
        <w:tc>
          <w:tcPr>
            <w:tcW w:w="881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2.57</w:t>
            </w:r>
          </w:p>
        </w:tc>
        <w:tc>
          <w:tcPr>
            <w:tcW w:w="91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6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4.71</w:t>
            </w:r>
          </w:p>
        </w:tc>
        <w:tc>
          <w:tcPr>
            <w:tcW w:w="2160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49, 203, 194, 178, 156, 123, 117</w:t>
            </w:r>
          </w:p>
        </w:tc>
        <w:tc>
          <w:tcPr>
            <w:tcW w:w="81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W1pcmdpb3RpczwvQXV0aG9yPjxZZWFyPjIwMTU8L1ll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W1pcmdpb3RpczwvQXV0aG9yPjxZZWFyPjIwMTU8L1ll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</w:fldData>
              </w:fldCha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17,23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0279EF" w:rsidRPr="00BE6A8C" w:rsidTr="00015D40">
        <w:tc>
          <w:tcPr>
            <w:tcW w:w="53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2096" w:type="dxa"/>
          </w:tcPr>
          <w:p w:rsidR="000279EF" w:rsidRPr="00BE6A8C" w:rsidRDefault="000279EF" w:rsidP="00015D40">
            <w:pPr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sz w:val="20"/>
                <w:szCs w:val="20"/>
              </w:rPr>
              <w:t>p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-Coumaric acid-hexoside</w:t>
            </w: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866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innamic acid deriv.</w:t>
            </w:r>
          </w:p>
        </w:tc>
        <w:tc>
          <w:tcPr>
            <w:tcW w:w="1264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5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18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O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881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25.82</w:t>
            </w:r>
          </w:p>
        </w:tc>
        <w:tc>
          <w:tcPr>
            <w:tcW w:w="919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25</w:t>
            </w:r>
          </w:p>
        </w:tc>
        <w:tc>
          <w:tcPr>
            <w:tcW w:w="99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35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8.67</w:t>
            </w:r>
          </w:p>
        </w:tc>
        <w:tc>
          <w:tcPr>
            <w:tcW w:w="2160" w:type="dxa"/>
          </w:tcPr>
          <w:p w:rsidR="000279EF" w:rsidRPr="00BE6A8C" w:rsidRDefault="000279EF" w:rsidP="00015D40">
            <w:pPr>
              <w:jc w:val="both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311, 293, 271, 265, 235, 145</w:t>
            </w:r>
          </w:p>
        </w:tc>
        <w:tc>
          <w:tcPr>
            <w:tcW w:w="810" w:type="dxa"/>
          </w:tcPr>
          <w:p w:rsidR="000279EF" w:rsidRPr="00BE6A8C" w:rsidRDefault="000279EF" w:rsidP="00015D40">
            <w:pPr>
              <w:jc w:val="center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015D40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Corradi&lt;/Author&gt;&lt;Year&gt;2016&lt;/Year&gt;&lt;RecNum&gt;4918&lt;/RecNum&gt;&lt;DisplayText&gt;&lt;style face="superscript"&gt;24&lt;/style&gt;&lt;/DisplayText&gt;&lt;record&gt;&lt;rec-number&gt;4918&lt;/rec-number&gt;&lt;foreign-keys&gt;&lt;key app="EN" db-id="fswpffvp3p9sxtezz03p0s0vpzv9sd0vpwfp" timestamp="1739601038"&gt;4918&lt;/key&gt;&lt;/foreign-keys&gt;&lt;ref-type name="Journal Article"&gt;17&lt;/ref-type&gt;&lt;contributors&gt;&lt;authors&gt;&lt;author&gt;Corradi, Elisabetta&lt;/author&gt;&lt;author&gt;De Mieri, Maria&lt;/author&gt;&lt;author&gt;Gafner, Frank&lt;/author&gt;&lt;author&gt;Hamburger, Matthias&lt;/author&gt;&lt;author&gt;Potterat, Olivier&lt;/author&gt;&lt;/authors&gt;&lt;/contributors&gt;&lt;titles&gt;&lt;title&gt;A new secoiridoid glucoside, and a metabolite profile of Scabiosa lucida&lt;/title&gt;&lt;secondary-title&gt;Natural Product Communications&lt;/secondary-title&gt;&lt;/titles&gt;&lt;periodical&gt;&lt;full-title&gt;Natural Product Communications&lt;/full-title&gt;&lt;/periodical&gt;&lt;pages&gt;1934578X1601100705&lt;/pages&gt;&lt;volume&gt;11&lt;/volume&gt;&lt;number&gt;7&lt;/number&gt;&lt;dates&gt;&lt;year&gt;2016&lt;/year&gt;&lt;/dates&gt;&lt;isbn&gt;1934-578X&lt;/isbn&gt;&lt;urls&gt;&lt;/urls&gt;&lt;/record&gt;&lt;/Cite&gt;&lt;/EndNote&gt;</w:instrTex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015D40" w:rsidRPr="00015D40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  <w:vertAlign w:val="superscript"/>
              </w:rPr>
              <w:t>24</w:t>
            </w:r>
            <w:r w:rsidRPr="00BE6A8C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</w:tbl>
    <w:p w:rsidR="000279EF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</w:rPr>
      </w:pPr>
    </w:p>
    <w:p w:rsidR="000279EF" w:rsidRPr="00BE6A8C" w:rsidRDefault="000279EF" w:rsidP="00E03BBD">
      <w:pPr>
        <w:spacing w:after="0" w:line="240" w:lineRule="auto"/>
        <w:jc w:val="both"/>
        <w:rPr>
          <w:rFonts w:ascii="Times New Roman" w:eastAsia="Times New Roman" w:hAnsi="Times New Roman" w:cs="Times New Roman"/>
        </w:rPr>
      </w:pPr>
      <w:r w:rsidRPr="00BE6A8C">
        <w:rPr>
          <w:rFonts w:asciiTheme="majorBidi" w:hAnsiTheme="majorBidi" w:cstheme="majorBidi"/>
          <w:b/>
          <w:bCs/>
          <w:color w:val="000000" w:themeColor="text1"/>
        </w:rPr>
        <w:t xml:space="preserve">Table </w:t>
      </w:r>
      <w:r>
        <w:rPr>
          <w:rFonts w:asciiTheme="majorBidi" w:hAnsiTheme="majorBidi" w:cstheme="majorBidi"/>
          <w:b/>
          <w:bCs/>
          <w:color w:val="000000" w:themeColor="text1"/>
        </w:rPr>
        <w:t>S</w:t>
      </w:r>
      <w:r w:rsidR="00E03BBD">
        <w:rPr>
          <w:rFonts w:asciiTheme="majorBidi" w:hAnsiTheme="majorBidi" w:cstheme="majorBidi"/>
          <w:b/>
          <w:bCs/>
          <w:color w:val="000000" w:themeColor="text1"/>
        </w:rPr>
        <w:t>4</w:t>
      </w:r>
      <w:r w:rsidRPr="00BE6A8C">
        <w:rPr>
          <w:rFonts w:asciiTheme="majorBidi" w:hAnsiTheme="majorBidi" w:cstheme="majorBidi"/>
          <w:b/>
          <w:bCs/>
          <w:color w:val="000000" w:themeColor="text1"/>
        </w:rPr>
        <w:t xml:space="preserve">. </w:t>
      </w:r>
      <w:r w:rsidRPr="00BE6A8C">
        <w:rPr>
          <w:rFonts w:ascii="Times New Roman" w:eastAsia="Times New Roman" w:hAnsi="Times New Roman" w:cs="Times New Roman"/>
        </w:rPr>
        <w:t xml:space="preserve">Inhibition percent of protein denaturation by aqueous extract (AqE) and methanol extract (ME) from </w:t>
      </w:r>
      <w:r w:rsidRPr="00BE6A8C">
        <w:rPr>
          <w:rFonts w:ascii="Times New Roman" w:eastAsia="Times New Roman" w:hAnsi="Times New Roman" w:cs="Times New Roman"/>
          <w:i/>
          <w:iCs/>
        </w:rPr>
        <w:t xml:space="preserve">S. atropurpurea </w:t>
      </w:r>
      <w:r w:rsidRPr="00BE6A8C">
        <w:rPr>
          <w:rFonts w:ascii="Times New Roman" w:eastAsia="Times New Roman" w:hAnsi="Times New Roman" w:cs="Times New Roman"/>
        </w:rPr>
        <w:t>L</w:t>
      </w:r>
      <w:r w:rsidRPr="00BE6A8C">
        <w:rPr>
          <w:rFonts w:ascii="Times New Roman" w:eastAsia="Times New Roman" w:hAnsi="Times New Roman" w:cs="Times New Roman"/>
          <w:i/>
          <w:iCs/>
        </w:rPr>
        <w:t xml:space="preserve"> </w:t>
      </w:r>
      <w:r w:rsidRPr="00BE6A8C">
        <w:rPr>
          <w:rFonts w:ascii="Times New Roman" w:eastAsia="Times New Roman" w:hAnsi="Times New Roman" w:cs="Times New Roman"/>
        </w:rPr>
        <w:t xml:space="preserve">at different doses. Data are given as mean ± SD (n=3).         </w:t>
      </w:r>
    </w:p>
    <w:p w:rsidR="000279EF" w:rsidRPr="00BE6A8C" w:rsidRDefault="000279EF" w:rsidP="000279EF">
      <w:pPr>
        <w:spacing w:after="0" w:line="240" w:lineRule="auto"/>
        <w:jc w:val="both"/>
        <w:rPr>
          <w:rFonts w:ascii="Times New Roman" w:eastAsia="Times New Roman" w:hAnsi="Times New Roman" w:cs="Times New Roman"/>
        </w:rPr>
      </w:pPr>
      <w:r w:rsidRPr="00BE6A8C">
        <w:rPr>
          <w:rFonts w:ascii="Times New Roman" w:eastAsia="Times New Roman" w:hAnsi="Times New Roman" w:cs="Times New Roman"/>
        </w:rPr>
        <w:t xml:space="preserve">                 </w:t>
      </w:r>
    </w:p>
    <w:tbl>
      <w:tblPr>
        <w:tblStyle w:val="GridTable1Light-Accent1"/>
        <w:tblpPr w:leftFromText="180" w:rightFromText="180" w:vertAnchor="page" w:horzAnchor="margin" w:tblpXSpec="center" w:tblpY="7381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63"/>
        <w:gridCol w:w="2250"/>
        <w:gridCol w:w="900"/>
        <w:gridCol w:w="1350"/>
      </w:tblGrid>
      <w:tr w:rsidR="000279EF" w:rsidRPr="00BE6A8C" w:rsidTr="000279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rPr>
                <w:rFonts w:asciiTheme="majorBidi" w:hAnsiTheme="majorBidi" w:cstheme="majorBidi"/>
                <w:b w:val="0"/>
                <w:bCs w:val="0"/>
                <w:lang w:val="it-IT"/>
              </w:rPr>
            </w:pPr>
          </w:p>
          <w:p w:rsidR="000279EF" w:rsidRPr="00BE6A8C" w:rsidRDefault="000279EF" w:rsidP="000279EF">
            <w:pPr>
              <w:rPr>
                <w:rFonts w:asciiTheme="majorBidi" w:hAnsiTheme="majorBidi" w:cstheme="majorBidi"/>
                <w:lang w:val="it-IT"/>
              </w:rPr>
            </w:pPr>
            <w:r w:rsidRPr="00BE6A8C">
              <w:rPr>
                <w:rFonts w:asciiTheme="majorBidi" w:hAnsiTheme="majorBidi" w:cstheme="majorBidi"/>
                <w:lang w:val="it-IT"/>
              </w:rPr>
              <w:t>[C] mg/mL</w:t>
            </w:r>
          </w:p>
        </w:tc>
        <w:tc>
          <w:tcPr>
            <w:tcW w:w="3150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ind w:left="-14" w:right="-465" w:hanging="104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val="it-IT"/>
              </w:rPr>
            </w:pPr>
            <w:r w:rsidRPr="00BE6A8C">
              <w:rPr>
                <w:rFonts w:asciiTheme="majorBidi" w:hAnsiTheme="majorBidi" w:cstheme="majorBidi"/>
                <w:lang w:val="it-IT"/>
              </w:rPr>
              <w:t xml:space="preserve">            % Inhibition</w:t>
            </w: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val="it-IT"/>
              </w:rPr>
            </w:pPr>
          </w:p>
        </w:tc>
      </w:tr>
      <w:tr w:rsidR="000279EF" w:rsidRPr="00BE6A8C" w:rsidTr="000279EF">
        <w:trPr>
          <w:trHeight w:val="4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6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rPr>
                <w:rFonts w:asciiTheme="majorBidi" w:hAnsiTheme="majorBidi" w:cstheme="majorBidi"/>
                <w:lang w:val="it-IT"/>
              </w:rPr>
            </w:pPr>
          </w:p>
        </w:tc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lang w:val="it-IT"/>
              </w:rPr>
            </w:pPr>
            <w:r w:rsidRPr="00BE6A8C">
              <w:rPr>
                <w:rFonts w:asciiTheme="majorBidi" w:hAnsiTheme="majorBidi" w:cstheme="majorBidi"/>
                <w:b/>
                <w:bCs/>
                <w:lang w:val="it-IT"/>
              </w:rPr>
              <w:t>AqE</w:t>
            </w:r>
          </w:p>
        </w:tc>
        <w:tc>
          <w:tcPr>
            <w:tcW w:w="2250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lang w:val="it-IT"/>
              </w:rPr>
            </w:pPr>
            <w:r w:rsidRPr="00BE6A8C">
              <w:rPr>
                <w:rFonts w:asciiTheme="majorBidi" w:hAnsiTheme="majorBidi" w:cstheme="majorBidi"/>
                <w:b/>
                <w:bCs/>
                <w:lang w:val="it-IT"/>
              </w:rPr>
              <w:t>ME</w:t>
            </w:r>
          </w:p>
        </w:tc>
      </w:tr>
      <w:tr w:rsidR="000279EF" w:rsidRPr="00BE6A8C" w:rsidTr="000279EF">
        <w:trPr>
          <w:trHeight w:val="3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63" w:type="dxa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rPr>
                <w:rFonts w:asciiTheme="majorBidi" w:hAnsiTheme="majorBidi" w:cstheme="majorBidi"/>
                <w:b w:val="0"/>
                <w:bCs w:val="0"/>
                <w:lang w:val="it-IT"/>
              </w:rPr>
            </w:pPr>
            <w:r w:rsidRPr="00BE6A8C">
              <w:rPr>
                <w:rFonts w:asciiTheme="majorBidi" w:hAnsiTheme="majorBidi" w:cstheme="majorBidi"/>
                <w:b w:val="0"/>
                <w:bCs w:val="0"/>
                <w:lang w:val="it-IT"/>
              </w:rPr>
              <w:t>0.5 mg/mL</w:t>
            </w:r>
          </w:p>
        </w:tc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BE6A8C">
              <w:rPr>
                <w:rFonts w:ascii="Times New Roman" w:hAnsi="Times New Roman" w:cs="Times New Roman"/>
                <w:color w:val="000000"/>
              </w:rPr>
              <w:t>61.97 ± 1.35</w:t>
            </w:r>
          </w:p>
        </w:tc>
        <w:tc>
          <w:tcPr>
            <w:tcW w:w="2250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it-IT"/>
              </w:rPr>
            </w:pPr>
            <w:r w:rsidRPr="00BE6A8C">
              <w:rPr>
                <w:rFonts w:ascii="Times New Roman" w:eastAsia="Times New Roman" w:hAnsi="Times New Roman" w:cs="Times New Roman"/>
                <w:color w:val="000000"/>
              </w:rPr>
              <w:t xml:space="preserve">33.60 </w:t>
            </w:r>
            <w:r w:rsidRPr="00BE6A8C">
              <w:rPr>
                <w:rFonts w:ascii="Times New Roman" w:hAnsi="Times New Roman" w:cs="Times New Roman"/>
                <w:color w:val="000000"/>
              </w:rPr>
              <w:t>± 1.29</w:t>
            </w:r>
          </w:p>
        </w:tc>
      </w:tr>
      <w:tr w:rsidR="000279EF" w:rsidRPr="00BE6A8C" w:rsidTr="000279EF">
        <w:trPr>
          <w:trHeight w:val="3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63" w:type="dxa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rPr>
                <w:rFonts w:asciiTheme="majorBidi" w:hAnsiTheme="majorBidi" w:cstheme="majorBidi"/>
                <w:b w:val="0"/>
                <w:bCs w:val="0"/>
                <w:lang w:val="it-IT"/>
              </w:rPr>
            </w:pPr>
            <w:r w:rsidRPr="00BE6A8C">
              <w:rPr>
                <w:rFonts w:asciiTheme="majorBidi" w:hAnsiTheme="majorBidi" w:cstheme="majorBidi"/>
                <w:b w:val="0"/>
                <w:bCs w:val="0"/>
                <w:lang w:val="it-IT"/>
              </w:rPr>
              <w:t>0.25 mg/mL</w:t>
            </w:r>
          </w:p>
        </w:tc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BE6A8C">
              <w:rPr>
                <w:rFonts w:ascii="Times New Roman" w:hAnsi="Times New Roman" w:cs="Times New Roman"/>
                <w:color w:val="000000"/>
              </w:rPr>
              <w:t>54.70 ± 0.34</w:t>
            </w:r>
          </w:p>
        </w:tc>
        <w:tc>
          <w:tcPr>
            <w:tcW w:w="2250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it-IT"/>
              </w:rPr>
            </w:pPr>
            <w:r w:rsidRPr="00BE6A8C">
              <w:rPr>
                <w:rFonts w:ascii="Times New Roman" w:eastAsia="Times New Roman" w:hAnsi="Times New Roman" w:cs="Times New Roman"/>
                <w:color w:val="000000"/>
              </w:rPr>
              <w:t xml:space="preserve">25.66 </w:t>
            </w:r>
            <w:r w:rsidRPr="00BE6A8C">
              <w:rPr>
                <w:rFonts w:ascii="Times New Roman" w:hAnsi="Times New Roman" w:cs="Times New Roman"/>
                <w:color w:val="000000"/>
              </w:rPr>
              <w:t>± 1.36</w:t>
            </w:r>
          </w:p>
        </w:tc>
      </w:tr>
      <w:tr w:rsidR="000279EF" w:rsidRPr="00BE6A8C" w:rsidTr="000279EF">
        <w:trPr>
          <w:trHeight w:val="4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63" w:type="dxa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rPr>
                <w:rFonts w:asciiTheme="majorBidi" w:hAnsiTheme="majorBidi" w:cstheme="majorBidi"/>
                <w:b w:val="0"/>
                <w:bCs w:val="0"/>
                <w:lang w:val="it-IT"/>
              </w:rPr>
            </w:pPr>
            <w:r w:rsidRPr="00BE6A8C">
              <w:rPr>
                <w:rFonts w:asciiTheme="majorBidi" w:hAnsiTheme="majorBidi" w:cstheme="majorBidi"/>
                <w:b w:val="0"/>
                <w:bCs w:val="0"/>
                <w:lang w:val="it-IT"/>
              </w:rPr>
              <w:t>0.125mg/mL</w:t>
            </w:r>
          </w:p>
        </w:tc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BE6A8C">
              <w:rPr>
                <w:rFonts w:ascii="Times New Roman" w:hAnsi="Times New Roman" w:cs="Times New Roman"/>
                <w:color w:val="000000"/>
              </w:rPr>
              <w:t>37.85 ± 1.76</w:t>
            </w:r>
          </w:p>
        </w:tc>
        <w:tc>
          <w:tcPr>
            <w:tcW w:w="2250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0279EF" w:rsidRPr="00BE6A8C" w:rsidRDefault="000279EF" w:rsidP="000279E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it-IT"/>
              </w:rPr>
            </w:pPr>
            <w:r w:rsidRPr="00BE6A8C">
              <w:rPr>
                <w:rFonts w:ascii="Times New Roman" w:eastAsia="Times New Roman" w:hAnsi="Times New Roman" w:cs="Times New Roman"/>
                <w:color w:val="000000"/>
              </w:rPr>
              <w:t xml:space="preserve">19.06 </w:t>
            </w:r>
            <w:r w:rsidRPr="00BE6A8C">
              <w:rPr>
                <w:rFonts w:ascii="Times New Roman" w:hAnsi="Times New Roman" w:cs="Times New Roman"/>
                <w:color w:val="000000"/>
              </w:rPr>
              <w:t>± 1.50</w:t>
            </w:r>
          </w:p>
        </w:tc>
      </w:tr>
    </w:tbl>
    <w:p w:rsidR="000279EF" w:rsidRDefault="000279EF" w:rsidP="000279EF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8"/>
          <w:szCs w:val="28"/>
        </w:rPr>
      </w:pPr>
    </w:p>
    <w:p w:rsidR="000279EF" w:rsidRDefault="000279EF" w:rsidP="000279EF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8"/>
          <w:szCs w:val="28"/>
        </w:rPr>
      </w:pPr>
    </w:p>
    <w:p w:rsidR="000279EF" w:rsidRDefault="000279EF" w:rsidP="000279EF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8"/>
          <w:szCs w:val="28"/>
        </w:rPr>
      </w:pPr>
    </w:p>
    <w:p w:rsidR="000279EF" w:rsidRDefault="000279EF" w:rsidP="000279EF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8"/>
          <w:szCs w:val="28"/>
        </w:rPr>
      </w:pPr>
    </w:p>
    <w:p w:rsidR="000279EF" w:rsidRDefault="000279EF" w:rsidP="000279EF">
      <w:pPr>
        <w:ind w:firstLine="720"/>
        <w:rPr>
          <w:rFonts w:asciiTheme="majorBidi" w:hAnsiTheme="majorBidi" w:cstheme="majorBidi"/>
        </w:rPr>
      </w:pPr>
    </w:p>
    <w:p w:rsidR="000279EF" w:rsidRDefault="000279EF" w:rsidP="000279EF">
      <w:pPr>
        <w:rPr>
          <w:rFonts w:asciiTheme="majorBidi" w:hAnsiTheme="majorBidi" w:cstheme="majorBidi"/>
        </w:rPr>
      </w:pPr>
    </w:p>
    <w:p w:rsidR="000279EF" w:rsidRPr="000279EF" w:rsidRDefault="000279EF" w:rsidP="000279EF">
      <w:pPr>
        <w:rPr>
          <w:rFonts w:asciiTheme="majorBidi" w:hAnsiTheme="majorBidi" w:cstheme="majorBidi"/>
        </w:rPr>
        <w:sectPr w:rsidR="000279EF" w:rsidRPr="000279EF" w:rsidSect="000279EF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E03BBD" w:rsidRPr="00407F90" w:rsidRDefault="00E03BBD" w:rsidP="00E03BBD">
      <w:pPr>
        <w:spacing w:line="240" w:lineRule="auto"/>
        <w:jc w:val="both"/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</w:pPr>
      <w:r w:rsidRPr="00407F90">
        <w:rPr>
          <w:rFonts w:asciiTheme="majorBidi" w:eastAsia="Times New Roman" w:hAnsiTheme="majorBidi" w:cstheme="majorBidi"/>
          <w:b/>
          <w:bCs/>
          <w:color w:val="000000" w:themeColor="text1"/>
          <w:sz w:val="20"/>
          <w:szCs w:val="20"/>
        </w:rPr>
        <w:lastRenderedPageBreak/>
        <w:t>Table S5.</w:t>
      </w:r>
      <w:r w:rsidRPr="00407F90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 xml:space="preserve"> Anti-inflammatory potential of </w:t>
      </w:r>
      <w:r w:rsidRPr="00407F90">
        <w:rPr>
          <w:rFonts w:asciiTheme="majorBidi" w:eastAsia="Times New Roman" w:hAnsiTheme="majorBidi" w:cstheme="majorBidi"/>
          <w:i/>
          <w:iCs/>
          <w:color w:val="000000" w:themeColor="text1"/>
          <w:sz w:val="20"/>
          <w:szCs w:val="20"/>
        </w:rPr>
        <w:t xml:space="preserve">S. atropurpurea </w:t>
      </w:r>
      <w:r w:rsidRPr="00407F90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>on formalin-induced paw edema. Results are given as mean ± SEM (n=5). ns: no significant difference, *P&lt;0.05, **P&lt;0.01, ***P&lt;0.001. AqE: aqueous extract, ME: methanol extract.</w:t>
      </w:r>
    </w:p>
    <w:tbl>
      <w:tblPr>
        <w:tblStyle w:val="TableGrid"/>
        <w:tblpPr w:leftFromText="180" w:rightFromText="180" w:vertAnchor="text" w:horzAnchor="margin" w:tblpXSpec="center" w:tblpY="40"/>
        <w:tblW w:w="9360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0"/>
        <w:gridCol w:w="990"/>
        <w:gridCol w:w="1710"/>
        <w:gridCol w:w="90"/>
        <w:gridCol w:w="1620"/>
        <w:gridCol w:w="1245"/>
        <w:gridCol w:w="236"/>
        <w:gridCol w:w="229"/>
        <w:gridCol w:w="1890"/>
      </w:tblGrid>
      <w:tr w:rsidR="00E03BBD" w:rsidRPr="00407F90" w:rsidTr="00015D40"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bookmarkStart w:id="1" w:name="_Hlk189761206"/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Extracts/</w:t>
            </w:r>
          </w:p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Standard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[C] mg/kg</w:t>
            </w:r>
          </w:p>
        </w:tc>
        <w:tc>
          <w:tcPr>
            <w:tcW w:w="18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286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Inhibition %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211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</w:tr>
      <w:tr w:rsidR="00E03BBD" w:rsidRPr="00407F90" w:rsidTr="00015D40"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0 min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1h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2h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h</w:t>
            </w:r>
          </w:p>
        </w:tc>
      </w:tr>
      <w:tr w:rsidR="00E03BBD" w:rsidRPr="00407F90" w:rsidTr="00015D40">
        <w:trPr>
          <w:trHeight w:val="222"/>
        </w:trPr>
        <w:tc>
          <w:tcPr>
            <w:tcW w:w="135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Aq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27.29 ± 1.42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29.44 ± 1.79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0.77 ± 0.84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2.28 ± 2.37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E03BBD" w:rsidRPr="00407F90" w:rsidTr="00015D40">
        <w:tc>
          <w:tcPr>
            <w:tcW w:w="1350" w:type="dxa"/>
            <w:vMerge/>
            <w:tcBorders>
              <w:left w:val="nil"/>
              <w:right w:val="single" w:sz="4" w:space="0" w:color="auto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2.6 ± 2.7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ns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7.9 ± 3.12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ns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6.15 ± 1.66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8.58 ± 2.46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E03BBD" w:rsidRPr="00407F90" w:rsidTr="00015D40">
        <w:tc>
          <w:tcPr>
            <w:tcW w:w="135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9.22 ± 2.85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ns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2.26 ± 4.57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2 ± 2.89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7.91 ± 3.76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</w:t>
            </w:r>
          </w:p>
        </w:tc>
      </w:tr>
      <w:tr w:rsidR="00E03BBD" w:rsidRPr="00407F90" w:rsidTr="00015D40">
        <w:tc>
          <w:tcPr>
            <w:tcW w:w="135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M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4.64 ± 2.31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9.87 ± 0.8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3.46 ± 1.11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0.65 ± 3.07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E03BBD" w:rsidRPr="00407F90" w:rsidTr="00015D40">
        <w:tc>
          <w:tcPr>
            <w:tcW w:w="1350" w:type="dxa"/>
            <w:vMerge/>
            <w:tcBorders>
              <w:left w:val="nil"/>
              <w:right w:val="single" w:sz="4" w:space="0" w:color="auto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7.25 ± 2.29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0.2 ± 2.4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2.94 ± 2.75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5.88 ± 2.37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E03BBD" w:rsidRPr="00407F90" w:rsidTr="00015D40">
        <w:tc>
          <w:tcPr>
            <w:tcW w:w="135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2.48 ± 1.74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3.79 ± 2.35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54.9 ± 2.17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 xml:space="preserve"> n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61.11 ± 1.58</w:t>
            </w: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</w:tr>
      <w:tr w:rsidR="00E03BBD" w:rsidRPr="00407F90" w:rsidTr="00015D40"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Diclofenac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39.13±2.04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44.35±3.64</w:t>
            </w:r>
          </w:p>
        </w:tc>
        <w:tc>
          <w:tcPr>
            <w:tcW w:w="17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60±2.79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E03BBD" w:rsidRPr="00407F90" w:rsidRDefault="00E03BBD" w:rsidP="00015D40">
            <w:pPr>
              <w:jc w:val="center"/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</w:pPr>
            <w:r w:rsidRPr="00407F9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</w:rPr>
              <w:t>70.25±3.52</w:t>
            </w:r>
          </w:p>
        </w:tc>
        <w:bookmarkEnd w:id="1"/>
      </w:tr>
    </w:tbl>
    <w:p w:rsidR="00E03BBD" w:rsidRPr="00407F90" w:rsidRDefault="00E03BBD" w:rsidP="00E03BBD">
      <w:pPr>
        <w:spacing w:line="360" w:lineRule="auto"/>
        <w:jc w:val="both"/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</w:pPr>
    </w:p>
    <w:p w:rsidR="000279EF" w:rsidRPr="00407F90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:rsidR="000279EF" w:rsidRPr="00407F90" w:rsidRDefault="000279EF" w:rsidP="000279EF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:rsidR="00E03BBD" w:rsidRPr="00407F90" w:rsidRDefault="00E03BBD" w:rsidP="00E03BBD">
      <w:pPr>
        <w:rPr>
          <w:rFonts w:asciiTheme="majorBidi" w:hAnsiTheme="majorBidi" w:cstheme="majorBidi"/>
          <w:b/>
          <w:bCs/>
          <w:sz w:val="20"/>
          <w:szCs w:val="20"/>
        </w:rPr>
      </w:pPr>
      <w:r w:rsidRPr="00407F90">
        <w:rPr>
          <w:rFonts w:asciiTheme="majorBidi" w:hAnsiTheme="majorBidi" w:cstheme="majorBidi"/>
          <w:b/>
          <w:bCs/>
          <w:sz w:val="20"/>
          <w:szCs w:val="20"/>
        </w:rPr>
        <w:t>Table S6. Binding interactions of the major compounds with cyclooxygenase-2 (5F19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83"/>
        <w:gridCol w:w="1163"/>
        <w:gridCol w:w="1572"/>
        <w:gridCol w:w="1305"/>
        <w:gridCol w:w="1252"/>
        <w:gridCol w:w="1182"/>
        <w:gridCol w:w="1193"/>
      </w:tblGrid>
      <w:tr w:rsidR="00E03BBD" w:rsidRPr="00407F90" w:rsidTr="006E13FC">
        <w:tc>
          <w:tcPr>
            <w:tcW w:w="168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ound name</w:t>
            </w:r>
          </w:p>
        </w:tc>
        <w:tc>
          <w:tcPr>
            <w:tcW w:w="116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ore Kcal/mol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phobic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gen bond</w:t>
            </w:r>
          </w:p>
        </w:tc>
        <w:tc>
          <w:tcPr>
            <w:tcW w:w="125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π-stacking</w:t>
            </w:r>
          </w:p>
        </w:tc>
        <w:tc>
          <w:tcPr>
            <w:tcW w:w="118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π-cation</w:t>
            </w: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alt bridge</w:t>
            </w:r>
          </w:p>
        </w:tc>
      </w:tr>
      <w:tr w:rsidR="00E03BBD" w:rsidRPr="00407F90" w:rsidTr="006E13FC">
        <w:tc>
          <w:tcPr>
            <w:tcW w:w="168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ganic acid</w:t>
            </w:r>
          </w:p>
        </w:tc>
        <w:tc>
          <w:tcPr>
            <w:tcW w:w="116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7.6</w:t>
            </w: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VAL 447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06</w:t>
            </w:r>
          </w:p>
        </w:tc>
        <w:tc>
          <w:tcPr>
            <w:tcW w:w="125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8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454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hlorogenic acid</w:t>
            </w:r>
          </w:p>
        </w:tc>
        <w:tc>
          <w:tcPr>
            <w:tcW w:w="116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9.5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199</w:t>
            </w:r>
          </w:p>
        </w:tc>
        <w:tc>
          <w:tcPr>
            <w:tcW w:w="125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8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1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1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uteolin hexoside</w:t>
            </w:r>
          </w:p>
        </w:tc>
        <w:tc>
          <w:tcPr>
            <w:tcW w:w="116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9.7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199</w:t>
            </w:r>
          </w:p>
        </w:tc>
        <w:tc>
          <w:tcPr>
            <w:tcW w:w="125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18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  <w:tc>
          <w:tcPr>
            <w:tcW w:w="125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1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affeoyl quinic acid dimer</w:t>
            </w:r>
          </w:p>
        </w:tc>
        <w:tc>
          <w:tcPr>
            <w:tcW w:w="116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9.4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199</w:t>
            </w:r>
          </w:p>
        </w:tc>
        <w:tc>
          <w:tcPr>
            <w:tcW w:w="125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8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9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rPr>
          <w:trHeight w:val="70"/>
        </w:trPr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20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VAL 291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294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ILE 408</w:t>
            </w:r>
          </w:p>
        </w:tc>
        <w:tc>
          <w:tcPr>
            <w:tcW w:w="1305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VAL 447</w:t>
            </w:r>
          </w:p>
        </w:tc>
        <w:tc>
          <w:tcPr>
            <w:tcW w:w="1305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Eustomoside</w:t>
            </w:r>
          </w:p>
        </w:tc>
        <w:tc>
          <w:tcPr>
            <w:tcW w:w="116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8.1</w:t>
            </w: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06</w:t>
            </w:r>
          </w:p>
        </w:tc>
        <w:tc>
          <w:tcPr>
            <w:tcW w:w="125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8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YR 385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YR 385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454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pigenin-hexoside</w:t>
            </w:r>
          </w:p>
        </w:tc>
        <w:tc>
          <w:tcPr>
            <w:tcW w:w="116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9.9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VAL 295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25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18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1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1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YR 385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erivative of syringaldehyde</w:t>
            </w:r>
          </w:p>
        </w:tc>
        <w:tc>
          <w:tcPr>
            <w:tcW w:w="116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7.2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25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8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193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YR 385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68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05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5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93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</w:tbl>
    <w:p w:rsidR="00E03BBD" w:rsidRPr="00407F90" w:rsidRDefault="00E03BBD" w:rsidP="00E03BBD">
      <w:pPr>
        <w:rPr>
          <w:rFonts w:asciiTheme="majorBidi" w:hAnsiTheme="majorBidi" w:cstheme="majorBidi"/>
          <w:b/>
          <w:bCs/>
          <w:sz w:val="20"/>
          <w:szCs w:val="20"/>
        </w:rPr>
      </w:pPr>
      <w:r w:rsidRPr="00407F90">
        <w:rPr>
          <w:rFonts w:asciiTheme="majorBidi" w:hAnsiTheme="majorBidi" w:cstheme="majorBidi"/>
          <w:b/>
          <w:bCs/>
          <w:sz w:val="20"/>
          <w:szCs w:val="20"/>
        </w:rPr>
        <w:t>Table S6. Binding interactions of the major compounds with cyclooxygenase-2 (5F19) (Cont.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6"/>
        <w:gridCol w:w="1099"/>
        <w:gridCol w:w="1572"/>
        <w:gridCol w:w="1294"/>
        <w:gridCol w:w="1222"/>
        <w:gridCol w:w="1126"/>
        <w:gridCol w:w="1141"/>
      </w:tblGrid>
      <w:tr w:rsidR="00E03BBD" w:rsidRPr="00407F90" w:rsidTr="006E13FC">
        <w:tc>
          <w:tcPr>
            <w:tcW w:w="1896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ound name</w:t>
            </w:r>
          </w:p>
        </w:tc>
        <w:tc>
          <w:tcPr>
            <w:tcW w:w="1099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ore</w:t>
            </w:r>
          </w:p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Kcal/mol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phobic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gen bond</w:t>
            </w:r>
          </w:p>
        </w:tc>
        <w:tc>
          <w:tcPr>
            <w:tcW w:w="122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π-stacking</w:t>
            </w:r>
          </w:p>
        </w:tc>
        <w:tc>
          <w:tcPr>
            <w:tcW w:w="1126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π-cation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alt bridge</w:t>
            </w: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Ursolic acid 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8.5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145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RG 376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41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P 229</w:t>
            </w:r>
          </w:p>
        </w:tc>
        <w:tc>
          <w:tcPr>
            <w:tcW w:w="1294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RG 376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ILE 337</w:t>
            </w:r>
          </w:p>
        </w:tc>
        <w:tc>
          <w:tcPr>
            <w:tcW w:w="1294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VAL 538</w:t>
            </w:r>
          </w:p>
        </w:tc>
        <w:tc>
          <w:tcPr>
            <w:tcW w:w="1294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VAL 538</w:t>
            </w:r>
          </w:p>
        </w:tc>
        <w:tc>
          <w:tcPr>
            <w:tcW w:w="1294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i-caffeoylquinic acid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10.1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1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VAL 444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1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rotocatechuic acid-hexoside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8.2</w:t>
            </w: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199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YR 385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aftaric acid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8.6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202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1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xy-octadecatrienoic acid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6.9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202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YR 385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0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454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1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454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p</w:t>
            </w: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-coumaric acid-hexoside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9.2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1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1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affeic acid-hexouronide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8.9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14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PHE 210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06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</w:tr>
    </w:tbl>
    <w:p w:rsidR="00E03BBD" w:rsidRPr="00407F90" w:rsidRDefault="00E03BBD" w:rsidP="00E03BBD">
      <w:pPr>
        <w:rPr>
          <w:rFonts w:asciiTheme="majorBidi" w:hAnsiTheme="majorBidi" w:cstheme="majorBidi"/>
          <w:b/>
          <w:bCs/>
          <w:sz w:val="20"/>
          <w:szCs w:val="20"/>
        </w:rPr>
      </w:pPr>
    </w:p>
    <w:p w:rsidR="00E03BBD" w:rsidRPr="00407F90" w:rsidRDefault="00E03BBD" w:rsidP="00E03BBD">
      <w:pPr>
        <w:rPr>
          <w:rFonts w:asciiTheme="majorBidi" w:hAnsiTheme="majorBidi" w:cstheme="majorBidi"/>
          <w:b/>
          <w:bCs/>
          <w:sz w:val="20"/>
          <w:szCs w:val="20"/>
        </w:rPr>
      </w:pPr>
    </w:p>
    <w:p w:rsidR="00E03BBD" w:rsidRPr="00407F90" w:rsidRDefault="00E03BBD" w:rsidP="00E03BBD">
      <w:pPr>
        <w:rPr>
          <w:rFonts w:asciiTheme="majorBidi" w:hAnsiTheme="majorBidi" w:cstheme="majorBidi"/>
          <w:b/>
          <w:bCs/>
          <w:sz w:val="20"/>
          <w:szCs w:val="20"/>
        </w:rPr>
      </w:pPr>
      <w:r w:rsidRPr="00407F90">
        <w:rPr>
          <w:rFonts w:asciiTheme="majorBidi" w:hAnsiTheme="majorBidi" w:cstheme="majorBidi"/>
          <w:b/>
          <w:bCs/>
          <w:sz w:val="20"/>
          <w:szCs w:val="20"/>
        </w:rPr>
        <w:lastRenderedPageBreak/>
        <w:t>Table S6. Binding interactions of the major compounds with cyclooxygenase-2 (5F19) (Cont.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6"/>
        <w:gridCol w:w="1099"/>
        <w:gridCol w:w="1572"/>
        <w:gridCol w:w="1294"/>
        <w:gridCol w:w="1222"/>
        <w:gridCol w:w="1126"/>
        <w:gridCol w:w="1141"/>
      </w:tblGrid>
      <w:tr w:rsidR="00E03BBD" w:rsidRPr="00407F90" w:rsidTr="006E13FC">
        <w:tc>
          <w:tcPr>
            <w:tcW w:w="1896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ound name</w:t>
            </w:r>
          </w:p>
        </w:tc>
        <w:tc>
          <w:tcPr>
            <w:tcW w:w="1099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ore</w:t>
            </w:r>
          </w:p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Kcal/mol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phobic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gen bond</w:t>
            </w:r>
          </w:p>
        </w:tc>
        <w:tc>
          <w:tcPr>
            <w:tcW w:w="122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π-stacking</w:t>
            </w:r>
          </w:p>
        </w:tc>
        <w:tc>
          <w:tcPr>
            <w:tcW w:w="1126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π-cation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alt bridge</w:t>
            </w: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affeic acid-hexouronide (Cont.)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-</w:t>
            </w:r>
          </w:p>
        </w:tc>
        <w:tc>
          <w:tcPr>
            <w:tcW w:w="157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-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12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-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-</w:t>
            </w:r>
          </w:p>
        </w:tc>
        <w:tc>
          <w:tcPr>
            <w:tcW w:w="1141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-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HR 21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YR 385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57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TRP 387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</w:tr>
      <w:tr w:rsidR="00E03BBD" w:rsidRPr="00407F90" w:rsidTr="006E13FC">
        <w:tc>
          <w:tcPr>
            <w:tcW w:w="189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iclofenac (Standard)</w:t>
            </w:r>
          </w:p>
        </w:tc>
        <w:tc>
          <w:tcPr>
            <w:tcW w:w="1099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-7.9</w:t>
            </w: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LA 202</w:t>
            </w:r>
          </w:p>
        </w:tc>
        <w:tc>
          <w:tcPr>
            <w:tcW w:w="1294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ASN 382</w:t>
            </w:r>
          </w:p>
        </w:tc>
        <w:tc>
          <w:tcPr>
            <w:tcW w:w="1222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  <w:tc>
          <w:tcPr>
            <w:tcW w:w="1126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141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207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GLN 203</w:t>
            </w:r>
          </w:p>
        </w:tc>
        <w:tc>
          <w:tcPr>
            <w:tcW w:w="1294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8</w:t>
            </w: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 w:val="restart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HIS 386</w:t>
            </w:r>
          </w:p>
        </w:tc>
      </w:tr>
      <w:tr w:rsidR="00E03BBD" w:rsidRPr="00407F90" w:rsidTr="006E13FC">
        <w:tc>
          <w:tcPr>
            <w:tcW w:w="189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099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572" w:type="dxa"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07F90">
              <w:rPr>
                <w:rFonts w:asciiTheme="majorBidi" w:hAnsiTheme="majorBidi" w:cstheme="majorBidi"/>
                <w:sz w:val="20"/>
                <w:szCs w:val="20"/>
              </w:rPr>
              <w:t>LEU 390</w:t>
            </w:r>
          </w:p>
        </w:tc>
        <w:tc>
          <w:tcPr>
            <w:tcW w:w="1294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2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26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1" w:type="dxa"/>
            <w:vMerge/>
          </w:tcPr>
          <w:p w:rsidR="00E03BBD" w:rsidRPr="00407F90" w:rsidRDefault="00E03BBD" w:rsidP="00015D4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</w:tbl>
    <w:p w:rsidR="000279EF" w:rsidRPr="00407F90" w:rsidRDefault="000279EF" w:rsidP="000279EF">
      <w:pPr>
        <w:spacing w:after="0" w:line="240" w:lineRule="auto"/>
        <w:rPr>
          <w:rFonts w:asciiTheme="majorBidi" w:hAnsiTheme="majorBidi" w:cstheme="majorBidi"/>
          <w:sz w:val="20"/>
          <w:szCs w:val="20"/>
        </w:rPr>
        <w:sectPr w:rsidR="000279EF" w:rsidRPr="00407F90" w:rsidSect="00015D40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015D40" w:rsidRDefault="00015D40"/>
    <w:p w:rsidR="00015D40" w:rsidRPr="00015D40" w:rsidRDefault="00015D40" w:rsidP="00015D40">
      <w:pPr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015D40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fldChar w:fldCharType="begin"/>
      </w:r>
      <w:r w:rsidRPr="00015D40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015D40">
        <w:rPr>
          <w:rFonts w:asciiTheme="majorBidi" w:hAnsiTheme="majorBidi" w:cstheme="majorBidi"/>
          <w:sz w:val="24"/>
          <w:szCs w:val="24"/>
        </w:rPr>
        <w:fldChar w:fldCharType="separate"/>
      </w:r>
      <w:r w:rsidRPr="00015D40">
        <w:rPr>
          <w:rFonts w:asciiTheme="majorBidi" w:hAnsiTheme="majorBidi" w:cstheme="majorBidi"/>
          <w:sz w:val="24"/>
          <w:szCs w:val="24"/>
        </w:rPr>
        <w:t>1</w:t>
      </w:r>
      <w:r w:rsidRPr="00015D40">
        <w:rPr>
          <w:rFonts w:asciiTheme="majorBidi" w:hAnsiTheme="majorBidi" w:cstheme="majorBidi"/>
          <w:sz w:val="24"/>
          <w:szCs w:val="24"/>
        </w:rPr>
        <w:tab/>
        <w:t>Nilofar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Exploring the chemical composition and biological effects of four Salvia hybrids: an innovative perspective on functional yields. </w:t>
      </w:r>
      <w:r w:rsidRPr="00015D40">
        <w:rPr>
          <w:rFonts w:asciiTheme="majorBidi" w:hAnsiTheme="majorBidi" w:cstheme="majorBidi"/>
          <w:i/>
          <w:sz w:val="24"/>
          <w:szCs w:val="24"/>
        </w:rPr>
        <w:t>eFood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5</w:t>
      </w:r>
      <w:r w:rsidRPr="00015D40">
        <w:rPr>
          <w:rFonts w:asciiTheme="majorBidi" w:hAnsiTheme="majorBidi" w:cstheme="majorBidi"/>
          <w:sz w:val="24"/>
          <w:szCs w:val="24"/>
        </w:rPr>
        <w:t>, e70012 (2024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2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Kang, J., Price, W. E., Ashton, J., Tapsell, L. C. &amp; Johnson, S. Identification and characterization of phenolic compounds in hydromethanolic extracts of sorghum wholegrains by LC-ESI-MSn. </w:t>
      </w:r>
      <w:r w:rsidRPr="00015D40">
        <w:rPr>
          <w:rFonts w:asciiTheme="majorBidi" w:hAnsiTheme="majorBidi" w:cstheme="majorBidi"/>
          <w:i/>
          <w:sz w:val="24"/>
          <w:szCs w:val="24"/>
        </w:rPr>
        <w:t>Food chemistr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211</w:t>
      </w:r>
      <w:r w:rsidRPr="00015D40">
        <w:rPr>
          <w:rFonts w:asciiTheme="majorBidi" w:hAnsiTheme="majorBidi" w:cstheme="majorBidi"/>
          <w:sz w:val="24"/>
          <w:szCs w:val="24"/>
        </w:rPr>
        <w:t>, 215-226 (2016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3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Morsi, E. A., Abdel-Hameed, E.-S., El-Sayed, M. M. &amp; Rabia, I. A. HPLC-ESI-MS characterization of certain compounds of methanolic extract of Nerium oleander and its fractions as well as evaluation of their potential against Schistosomiasis mansoni. </w:t>
      </w:r>
      <w:r w:rsidRPr="00015D40">
        <w:rPr>
          <w:rFonts w:asciiTheme="majorBidi" w:hAnsiTheme="majorBidi" w:cstheme="majorBidi"/>
          <w:i/>
          <w:sz w:val="24"/>
          <w:szCs w:val="24"/>
        </w:rPr>
        <w:t>Egyptian Journal of Chemistr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65</w:t>
      </w:r>
      <w:r w:rsidRPr="00015D40">
        <w:rPr>
          <w:rFonts w:asciiTheme="majorBidi" w:hAnsiTheme="majorBidi" w:cstheme="majorBidi"/>
          <w:sz w:val="24"/>
          <w:szCs w:val="24"/>
        </w:rPr>
        <w:t>, 133-143 (2022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4</w:t>
      </w:r>
      <w:r w:rsidRPr="00015D40">
        <w:rPr>
          <w:rFonts w:asciiTheme="majorBidi" w:hAnsiTheme="majorBidi" w:cstheme="majorBidi"/>
          <w:sz w:val="24"/>
          <w:szCs w:val="24"/>
        </w:rPr>
        <w:tab/>
        <w:t>Kılınc, H.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Scabiosa atropurpurea: A rich source of iridoids with α-glucosidase inhibitory activity evaluated by in vitro and in silico studies. </w:t>
      </w:r>
      <w:r w:rsidRPr="00015D40">
        <w:rPr>
          <w:rFonts w:asciiTheme="majorBidi" w:hAnsiTheme="majorBidi" w:cstheme="majorBidi"/>
          <w:i/>
          <w:sz w:val="24"/>
          <w:szCs w:val="24"/>
        </w:rPr>
        <w:t>Phytochemistr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205</w:t>
      </w:r>
      <w:r w:rsidRPr="00015D40">
        <w:rPr>
          <w:rFonts w:asciiTheme="majorBidi" w:hAnsiTheme="majorBidi" w:cstheme="majorBidi"/>
          <w:sz w:val="24"/>
          <w:szCs w:val="24"/>
        </w:rPr>
        <w:t>, 113471 (2023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5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Mostafa, S. F., Abdou, R. M., El-Tanbouly, N. D. &amp; El-sayed, A. M. Metabolites Proﬁling of Pouteria Campechiana (Kunth) Baehni Different Organs Using UPLC-PDA-MS and its Biological Activities. </w:t>
      </w:r>
      <w:r w:rsidRPr="00015D40">
        <w:rPr>
          <w:rFonts w:asciiTheme="majorBidi" w:hAnsiTheme="majorBidi" w:cstheme="majorBidi"/>
          <w:i/>
          <w:sz w:val="24"/>
          <w:szCs w:val="24"/>
        </w:rPr>
        <w:t>Egyptian Journal of Chemistr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66</w:t>
      </w:r>
      <w:r w:rsidRPr="00015D40">
        <w:rPr>
          <w:rFonts w:asciiTheme="majorBidi" w:hAnsiTheme="majorBidi" w:cstheme="majorBidi"/>
          <w:sz w:val="24"/>
          <w:szCs w:val="24"/>
        </w:rPr>
        <w:t>, 167-176 (2023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6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Hossain, M. B., Rai, D. K., Brunton, N. P., Martin-Diana, A. B. &amp; Barry-Ryan, C. Characterization of phenolic composition in Lamiaceae spices by LC-ESI-MS/MS. </w:t>
      </w:r>
      <w:r w:rsidRPr="00015D40">
        <w:rPr>
          <w:rFonts w:asciiTheme="majorBidi" w:hAnsiTheme="majorBidi" w:cstheme="majorBidi"/>
          <w:i/>
          <w:sz w:val="24"/>
          <w:szCs w:val="24"/>
        </w:rPr>
        <w:t>Journal of agricultural and food chemistr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58</w:t>
      </w:r>
      <w:r w:rsidRPr="00015D40">
        <w:rPr>
          <w:rFonts w:asciiTheme="majorBidi" w:hAnsiTheme="majorBidi" w:cstheme="majorBidi"/>
          <w:sz w:val="24"/>
          <w:szCs w:val="24"/>
        </w:rPr>
        <w:t>, 10576-10581 (2010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7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Elhawary, E., Mostafa, N., Shehata, A. &amp; Labib, R. Comparative study of selected Rosa varieties’ metabolites through UPLC-ESI-MS/MS, chemometrics and investigation of their insecticidal activity against Culex pipiens L. </w:t>
      </w:r>
      <w:r w:rsidRPr="00015D40">
        <w:rPr>
          <w:rFonts w:asciiTheme="majorBidi" w:hAnsiTheme="majorBidi" w:cstheme="majorBidi"/>
          <w:i/>
          <w:sz w:val="24"/>
          <w:szCs w:val="24"/>
        </w:rPr>
        <w:t>Jordan Journal of Pharmaceutical Scienc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4</w:t>
      </w:r>
      <w:r w:rsidRPr="00015D40">
        <w:rPr>
          <w:rFonts w:asciiTheme="majorBidi" w:hAnsiTheme="majorBidi" w:cstheme="majorBidi"/>
          <w:sz w:val="24"/>
          <w:szCs w:val="24"/>
        </w:rPr>
        <w:t xml:space="preserve"> (2021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8</w:t>
      </w:r>
      <w:r w:rsidRPr="00015D40">
        <w:rPr>
          <w:rFonts w:asciiTheme="majorBidi" w:hAnsiTheme="majorBidi" w:cstheme="majorBidi"/>
          <w:sz w:val="24"/>
          <w:szCs w:val="24"/>
        </w:rPr>
        <w:tab/>
        <w:t>Abdelaziz, S.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Ultra performance liquid chromatography-tandem mass spectrometeric analysis of ethyl acetate fraction from saudi Lavandula coronopifolia Poir and evaluation of its cytotoxic and antioxidant activities. </w:t>
      </w:r>
      <w:r w:rsidRPr="00015D40">
        <w:rPr>
          <w:rFonts w:asciiTheme="majorBidi" w:hAnsiTheme="majorBidi" w:cstheme="majorBidi"/>
          <w:i/>
          <w:sz w:val="24"/>
          <w:szCs w:val="24"/>
        </w:rPr>
        <w:t>Journal of Herbmed Pharmacolog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9</w:t>
      </w:r>
      <w:r w:rsidRPr="00015D40">
        <w:rPr>
          <w:rFonts w:asciiTheme="majorBidi" w:hAnsiTheme="majorBidi" w:cstheme="majorBidi"/>
          <w:sz w:val="24"/>
          <w:szCs w:val="24"/>
        </w:rPr>
        <w:t>, 268-276 (2020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9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Kılınç, H. Isolation and characterization of secondary metabolites from apolar fraction of Scabiosa sicula and evaluation of their antioxidant activities. </w:t>
      </w:r>
      <w:r w:rsidRPr="00015D40">
        <w:rPr>
          <w:rFonts w:asciiTheme="majorBidi" w:hAnsiTheme="majorBidi" w:cstheme="majorBidi"/>
          <w:i/>
          <w:sz w:val="24"/>
          <w:szCs w:val="24"/>
        </w:rPr>
        <w:t>Gümüşhane Üniversitesi Fen Bilimleri Dergisi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1</w:t>
      </w:r>
      <w:r w:rsidRPr="00015D40">
        <w:rPr>
          <w:rFonts w:asciiTheme="majorBidi" w:hAnsiTheme="majorBidi" w:cstheme="majorBidi"/>
          <w:sz w:val="24"/>
          <w:szCs w:val="24"/>
        </w:rPr>
        <w:t>, 934-942 (2021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0</w:t>
      </w:r>
      <w:r w:rsidRPr="00015D40">
        <w:rPr>
          <w:rFonts w:asciiTheme="majorBidi" w:hAnsiTheme="majorBidi" w:cstheme="majorBidi"/>
          <w:sz w:val="24"/>
          <w:szCs w:val="24"/>
        </w:rPr>
        <w:tab/>
        <w:t>Ben Toumia, I.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A methanol extract of Scabiosa atropurpurea enhances doxorubicin cytotoxicity against resistant colorectal Cancer cells in vitro. </w:t>
      </w:r>
      <w:r w:rsidRPr="00015D40">
        <w:rPr>
          <w:rFonts w:asciiTheme="majorBidi" w:hAnsiTheme="majorBidi" w:cstheme="majorBidi"/>
          <w:i/>
          <w:sz w:val="24"/>
          <w:szCs w:val="24"/>
        </w:rPr>
        <w:t>Molecul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25</w:t>
      </w:r>
      <w:r w:rsidRPr="00015D40">
        <w:rPr>
          <w:rFonts w:asciiTheme="majorBidi" w:hAnsiTheme="majorBidi" w:cstheme="majorBidi"/>
          <w:sz w:val="24"/>
          <w:szCs w:val="24"/>
        </w:rPr>
        <w:t>, 5265 (2020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1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Brito, A., Ramirez, J. E., Areche, C., Sepulveda, B. &amp; Simirgiotis, M. J. HPLC-UV-MS profiles of phenolic compounds and antioxidant activity of fruits from three citrus species consumed in Northern Chile. </w:t>
      </w:r>
      <w:r w:rsidRPr="00015D40">
        <w:rPr>
          <w:rFonts w:asciiTheme="majorBidi" w:hAnsiTheme="majorBidi" w:cstheme="majorBidi"/>
          <w:i/>
          <w:sz w:val="24"/>
          <w:szCs w:val="24"/>
        </w:rPr>
        <w:t>Molecul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9</w:t>
      </w:r>
      <w:r w:rsidRPr="00015D40">
        <w:rPr>
          <w:rFonts w:asciiTheme="majorBidi" w:hAnsiTheme="majorBidi" w:cstheme="majorBidi"/>
          <w:sz w:val="24"/>
          <w:szCs w:val="24"/>
        </w:rPr>
        <w:t>, 17400-17421, doi:10.3390/molecules191117400 (2014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2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Mekam, P. N., Martini, S., Nguefack, J., Tagliazucchi, D. &amp; Stefani, E. Phenolic compounds profile of water and ethanol extracts of Euphorbia hirta L. leaves showing antioxidant and antifungal properties. </w:t>
      </w:r>
      <w:r w:rsidRPr="00015D40">
        <w:rPr>
          <w:rFonts w:asciiTheme="majorBidi" w:hAnsiTheme="majorBidi" w:cstheme="majorBidi"/>
          <w:i/>
          <w:sz w:val="24"/>
          <w:szCs w:val="24"/>
        </w:rPr>
        <w:t>South African Journal of Botan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27</w:t>
      </w:r>
      <w:r w:rsidRPr="00015D40">
        <w:rPr>
          <w:rFonts w:asciiTheme="majorBidi" w:hAnsiTheme="majorBidi" w:cstheme="majorBidi"/>
          <w:sz w:val="24"/>
          <w:szCs w:val="24"/>
        </w:rPr>
        <w:t>, 319-332 (2019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3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Maldini, M., Montoro, P., Piacente, S. &amp; Pizza, C. ESI-MS, ESI-MS/MS fingerprint and LC-ESI-MS analysis of proathocyanidins from Bursera simaruba Sarg bark. </w:t>
      </w:r>
      <w:r w:rsidRPr="00015D40">
        <w:rPr>
          <w:rFonts w:asciiTheme="majorBidi" w:hAnsiTheme="majorBidi" w:cstheme="majorBidi"/>
          <w:i/>
          <w:sz w:val="24"/>
          <w:szCs w:val="24"/>
        </w:rPr>
        <w:t>Natural Product Communication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4</w:t>
      </w:r>
      <w:r w:rsidRPr="00015D40">
        <w:rPr>
          <w:rFonts w:asciiTheme="majorBidi" w:hAnsiTheme="majorBidi" w:cstheme="majorBidi"/>
          <w:sz w:val="24"/>
          <w:szCs w:val="24"/>
        </w:rPr>
        <w:t>, 1934578X0900401212 (2009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lastRenderedPageBreak/>
        <w:t>14</w:t>
      </w:r>
      <w:r w:rsidRPr="00015D40">
        <w:rPr>
          <w:rFonts w:asciiTheme="majorBidi" w:hAnsiTheme="majorBidi" w:cstheme="majorBidi"/>
          <w:sz w:val="24"/>
          <w:szCs w:val="24"/>
        </w:rPr>
        <w:tab/>
        <w:t>Petreska, J.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Phenolic compounds of mountain tea from the Balkans: LC/DAD/ESI/MSn profile and content. </w:t>
      </w:r>
      <w:r w:rsidRPr="00015D40">
        <w:rPr>
          <w:rFonts w:asciiTheme="majorBidi" w:hAnsiTheme="majorBidi" w:cstheme="majorBidi"/>
          <w:i/>
          <w:sz w:val="24"/>
          <w:szCs w:val="24"/>
        </w:rPr>
        <w:t>Natural product communication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6</w:t>
      </w:r>
      <w:r w:rsidRPr="00015D40">
        <w:rPr>
          <w:rFonts w:asciiTheme="majorBidi" w:hAnsiTheme="majorBidi" w:cstheme="majorBidi"/>
          <w:sz w:val="24"/>
          <w:szCs w:val="24"/>
        </w:rPr>
        <w:t>, 1934578X1100600107 (2011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5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Gkioni, M. D., Zeliou, K., Dimaki, V. D., Trigas, P. &amp; Lamari, F. N. GC-MS and LC-DAD-MS Phytochemical Profiling for Characterization of Three Native Salvia Taxa from Eastern Mediterranean with Antiglycation Properties. </w:t>
      </w:r>
      <w:r w:rsidRPr="00015D40">
        <w:rPr>
          <w:rFonts w:asciiTheme="majorBidi" w:hAnsiTheme="majorBidi" w:cstheme="majorBidi"/>
          <w:i/>
          <w:sz w:val="24"/>
          <w:szCs w:val="24"/>
        </w:rPr>
        <w:t>Molecul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28</w:t>
      </w:r>
      <w:r w:rsidRPr="00015D40">
        <w:rPr>
          <w:rFonts w:asciiTheme="majorBidi" w:hAnsiTheme="majorBidi" w:cstheme="majorBidi"/>
          <w:sz w:val="24"/>
          <w:szCs w:val="24"/>
        </w:rPr>
        <w:t>, 93 (2022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6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Skała, E. &amp; Szopa, A. Dipsacus and Scabiosa Species—The Source of Specialized Metabolites with High Biological Relevance: A Review. </w:t>
      </w:r>
      <w:r w:rsidRPr="00015D40">
        <w:rPr>
          <w:rFonts w:asciiTheme="majorBidi" w:hAnsiTheme="majorBidi" w:cstheme="majorBidi"/>
          <w:i/>
          <w:sz w:val="24"/>
          <w:szCs w:val="24"/>
        </w:rPr>
        <w:t>Molecul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28</w:t>
      </w:r>
      <w:r w:rsidRPr="00015D40">
        <w:rPr>
          <w:rFonts w:asciiTheme="majorBidi" w:hAnsiTheme="majorBidi" w:cstheme="majorBidi"/>
          <w:sz w:val="24"/>
          <w:szCs w:val="24"/>
        </w:rPr>
        <w:t>, 3754 (2023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7</w:t>
      </w:r>
      <w:r w:rsidRPr="00015D40">
        <w:rPr>
          <w:rFonts w:asciiTheme="majorBidi" w:hAnsiTheme="majorBidi" w:cstheme="majorBidi"/>
          <w:sz w:val="24"/>
          <w:szCs w:val="24"/>
        </w:rPr>
        <w:tab/>
        <w:t>Yagi, S.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Functional constituents of Colchicum lingulatum Boiss. &amp; Spruner subsp. rigescens K. Perss. extracts and their biological activities with different perspectives. </w:t>
      </w:r>
      <w:r w:rsidRPr="00015D40">
        <w:rPr>
          <w:rFonts w:asciiTheme="majorBidi" w:hAnsiTheme="majorBidi" w:cstheme="majorBidi"/>
          <w:i/>
          <w:sz w:val="24"/>
          <w:szCs w:val="24"/>
        </w:rPr>
        <w:t>Food Bioscience</w:t>
      </w:r>
      <w:r w:rsidRPr="00015D40">
        <w:rPr>
          <w:rFonts w:asciiTheme="majorBidi" w:hAnsiTheme="majorBidi" w:cstheme="majorBidi"/>
          <w:sz w:val="24"/>
          <w:szCs w:val="24"/>
        </w:rPr>
        <w:t>, 104496 (2024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8</w:t>
      </w:r>
      <w:r w:rsidRPr="00015D40">
        <w:rPr>
          <w:rFonts w:asciiTheme="majorBidi" w:hAnsiTheme="majorBidi" w:cstheme="majorBidi"/>
          <w:sz w:val="24"/>
          <w:szCs w:val="24"/>
        </w:rPr>
        <w:tab/>
        <w:t>Ben Said, R.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Tentative characterization of polyphenolic compounds in the male flowers of Phoenix dactylifera by liquid chromatography coupled with mass spectrometry and DFT. </w:t>
      </w:r>
      <w:r w:rsidRPr="00015D40">
        <w:rPr>
          <w:rFonts w:asciiTheme="majorBidi" w:hAnsiTheme="majorBidi" w:cstheme="majorBidi"/>
          <w:i/>
          <w:sz w:val="24"/>
          <w:szCs w:val="24"/>
        </w:rPr>
        <w:t>International journal of molecular scienc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8</w:t>
      </w:r>
      <w:r w:rsidRPr="00015D40">
        <w:rPr>
          <w:rFonts w:asciiTheme="majorBidi" w:hAnsiTheme="majorBidi" w:cstheme="majorBidi"/>
          <w:sz w:val="24"/>
          <w:szCs w:val="24"/>
        </w:rPr>
        <w:t>, 512 (2017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19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Ye, M., Guo, D., Ye, G. &amp; Huang, C. Analysis of homoisoflavonoids in Ophiopogon japonicus by HPLC-DAD-ESI-MS. </w:t>
      </w:r>
      <w:r w:rsidRPr="00015D40">
        <w:rPr>
          <w:rFonts w:asciiTheme="majorBidi" w:hAnsiTheme="majorBidi" w:cstheme="majorBidi"/>
          <w:i/>
          <w:sz w:val="24"/>
          <w:szCs w:val="24"/>
        </w:rPr>
        <w:t>Journal of the American Society for Mass Spectrometry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6</w:t>
      </w:r>
      <w:r w:rsidRPr="00015D40">
        <w:rPr>
          <w:rFonts w:asciiTheme="majorBidi" w:hAnsiTheme="majorBidi" w:cstheme="majorBidi"/>
          <w:sz w:val="24"/>
          <w:szCs w:val="24"/>
        </w:rPr>
        <w:t>, 234-243 (2005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20</w:t>
      </w:r>
      <w:r w:rsidRPr="00015D40">
        <w:rPr>
          <w:rFonts w:asciiTheme="majorBidi" w:hAnsiTheme="majorBidi" w:cstheme="majorBidi"/>
          <w:sz w:val="24"/>
          <w:szCs w:val="24"/>
        </w:rPr>
        <w:tab/>
        <w:t>Zhong, B.</w:t>
      </w:r>
      <w:r w:rsidRPr="00015D40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015D40">
        <w:rPr>
          <w:rFonts w:asciiTheme="majorBidi" w:hAnsiTheme="majorBidi" w:cstheme="majorBidi"/>
          <w:sz w:val="24"/>
          <w:szCs w:val="24"/>
        </w:rPr>
        <w:t xml:space="preserve"> LC-ESI-QTOF-MS/MS characterization of seaweed phenolics and their antioxidant potential. </w:t>
      </w:r>
      <w:r w:rsidRPr="00015D40">
        <w:rPr>
          <w:rFonts w:asciiTheme="majorBidi" w:hAnsiTheme="majorBidi" w:cstheme="majorBidi"/>
          <w:i/>
          <w:sz w:val="24"/>
          <w:szCs w:val="24"/>
        </w:rPr>
        <w:t>Marine drug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8</w:t>
      </w:r>
      <w:r w:rsidRPr="00015D40">
        <w:rPr>
          <w:rFonts w:asciiTheme="majorBidi" w:hAnsiTheme="majorBidi" w:cstheme="majorBidi"/>
          <w:sz w:val="24"/>
          <w:szCs w:val="24"/>
        </w:rPr>
        <w:t>, 331 (2020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21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Saldanha, L. L., Vilegas, W. &amp; Dokkedal, A. L. Characterization of flavonoids and phenolic acids in Myrcia bella cambess. Using FIA-ESI-IT-MSn and HPLC-PAD-ESI-IT-MS combined with NMR. </w:t>
      </w:r>
      <w:r w:rsidRPr="00015D40">
        <w:rPr>
          <w:rFonts w:asciiTheme="majorBidi" w:hAnsiTheme="majorBidi" w:cstheme="majorBidi"/>
          <w:i/>
          <w:sz w:val="24"/>
          <w:szCs w:val="24"/>
        </w:rPr>
        <w:t>Molecul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8</w:t>
      </w:r>
      <w:r w:rsidRPr="00015D40">
        <w:rPr>
          <w:rFonts w:asciiTheme="majorBidi" w:hAnsiTheme="majorBidi" w:cstheme="majorBidi"/>
          <w:sz w:val="24"/>
          <w:szCs w:val="24"/>
        </w:rPr>
        <w:t>, 8402-8416 (2013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22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Akar, Z. Chemical compositions by using LC–MS/MS and GC–MS and antioxidant activities of methanolic extracts from leaf and flower parts of Scabiosa columbaria subsp. columbaria var. columbaria L. </w:t>
      </w:r>
      <w:r w:rsidRPr="00015D40">
        <w:rPr>
          <w:rFonts w:asciiTheme="majorBidi" w:hAnsiTheme="majorBidi" w:cstheme="majorBidi"/>
          <w:i/>
          <w:sz w:val="24"/>
          <w:szCs w:val="24"/>
        </w:rPr>
        <w:t>Saudi journal of biological scienc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28</w:t>
      </w:r>
      <w:r w:rsidRPr="00015D40">
        <w:rPr>
          <w:rFonts w:asciiTheme="majorBidi" w:hAnsiTheme="majorBidi" w:cstheme="majorBidi"/>
          <w:sz w:val="24"/>
          <w:szCs w:val="24"/>
        </w:rPr>
        <w:t>, 6639-6644 (2021).</w:t>
      </w:r>
    </w:p>
    <w:p w:rsidR="00015D40" w:rsidRPr="00015D40" w:rsidRDefault="00015D40" w:rsidP="00015D40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23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Simirgiotis, M. J., Benites, J., Areche, C. &amp; Sepulveda, B. Antioxidant Capacities and Analysis of Phenolic Compounds in Three Endemic Nolana Species by HPLC-PDA-ESI-MS. </w:t>
      </w:r>
      <w:r w:rsidRPr="00015D40">
        <w:rPr>
          <w:rFonts w:asciiTheme="majorBidi" w:hAnsiTheme="majorBidi" w:cstheme="majorBidi"/>
          <w:i/>
          <w:sz w:val="24"/>
          <w:szCs w:val="24"/>
        </w:rPr>
        <w:t>Molecule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20</w:t>
      </w:r>
      <w:r w:rsidRPr="00015D40">
        <w:rPr>
          <w:rFonts w:asciiTheme="majorBidi" w:hAnsiTheme="majorBidi" w:cstheme="majorBidi"/>
          <w:sz w:val="24"/>
          <w:szCs w:val="24"/>
        </w:rPr>
        <w:t>, 11490-11507, doi:10.3390/molecules200611490 (2015).</w:t>
      </w:r>
    </w:p>
    <w:p w:rsidR="00015D40" w:rsidRPr="00015D40" w:rsidRDefault="00015D40" w:rsidP="00015D40">
      <w:pPr>
        <w:pStyle w:val="EndNoteBibliography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015D40">
        <w:rPr>
          <w:rFonts w:asciiTheme="majorBidi" w:hAnsiTheme="majorBidi" w:cstheme="majorBidi"/>
          <w:sz w:val="24"/>
          <w:szCs w:val="24"/>
        </w:rPr>
        <w:t>24</w:t>
      </w:r>
      <w:r w:rsidRPr="00015D40">
        <w:rPr>
          <w:rFonts w:asciiTheme="majorBidi" w:hAnsiTheme="majorBidi" w:cstheme="majorBidi"/>
          <w:sz w:val="24"/>
          <w:szCs w:val="24"/>
        </w:rPr>
        <w:tab/>
        <w:t xml:space="preserve">Corradi, E., De Mieri, M., Gafner, F., Hamburger, M. &amp; Potterat, O. A new secoiridoid glucoside, and a metabolite profile of Scabiosa lucida. </w:t>
      </w:r>
      <w:r w:rsidRPr="00015D40">
        <w:rPr>
          <w:rFonts w:asciiTheme="majorBidi" w:hAnsiTheme="majorBidi" w:cstheme="majorBidi"/>
          <w:i/>
          <w:sz w:val="24"/>
          <w:szCs w:val="24"/>
        </w:rPr>
        <w:t>Natural Product Communications</w:t>
      </w:r>
      <w:r w:rsidRPr="00015D40">
        <w:rPr>
          <w:rFonts w:asciiTheme="majorBidi" w:hAnsiTheme="majorBidi" w:cstheme="majorBidi"/>
          <w:sz w:val="24"/>
          <w:szCs w:val="24"/>
        </w:rPr>
        <w:t xml:space="preserve"> </w:t>
      </w:r>
      <w:r w:rsidRPr="00015D40">
        <w:rPr>
          <w:rFonts w:asciiTheme="majorBidi" w:hAnsiTheme="majorBidi" w:cstheme="majorBidi"/>
          <w:b/>
          <w:sz w:val="24"/>
          <w:szCs w:val="24"/>
        </w:rPr>
        <w:t>11</w:t>
      </w:r>
      <w:r w:rsidRPr="00015D40">
        <w:rPr>
          <w:rFonts w:asciiTheme="majorBidi" w:hAnsiTheme="majorBidi" w:cstheme="majorBidi"/>
          <w:sz w:val="24"/>
          <w:szCs w:val="24"/>
        </w:rPr>
        <w:t>, 1934578X1601100705 (2016).</w:t>
      </w:r>
    </w:p>
    <w:p w:rsidR="00F56A94" w:rsidRDefault="00015D40" w:rsidP="00015D40">
      <w:pPr>
        <w:jc w:val="both"/>
      </w:pPr>
      <w:r w:rsidRPr="00015D40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F56A9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42CA8" w:rsidRDefault="00A42CA8">
      <w:pPr>
        <w:spacing w:after="0" w:line="240" w:lineRule="auto"/>
      </w:pPr>
      <w:r>
        <w:separator/>
      </w:r>
    </w:p>
  </w:endnote>
  <w:endnote w:type="continuationSeparator" w:id="0">
    <w:p w:rsidR="00A42CA8" w:rsidRDefault="00A42C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haris SIL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0341780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15D40" w:rsidRDefault="00015D4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2696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015D40" w:rsidRDefault="00015D4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42CA8" w:rsidRDefault="00A42CA8">
      <w:pPr>
        <w:spacing w:after="0" w:line="240" w:lineRule="auto"/>
      </w:pPr>
      <w:r>
        <w:separator/>
      </w:r>
    </w:p>
  </w:footnote>
  <w:footnote w:type="continuationSeparator" w:id="0">
    <w:p w:rsidR="00A42CA8" w:rsidRDefault="00A42CA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ature Scientific Report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wpffvp3p9sxtezz03p0s0vpzv9sd0vpwfp&quot;&gt;My EndNote Library total 2023&lt;record-ids&gt;&lt;item&gt;315&lt;/item&gt;&lt;item&gt;340&lt;/item&gt;&lt;item&gt;349&lt;/item&gt;&lt;item&gt;637&lt;/item&gt;&lt;item&gt;728&lt;/item&gt;&lt;item&gt;809&lt;/item&gt;&lt;item&gt;848&lt;/item&gt;&lt;item&gt;991&lt;/item&gt;&lt;item&gt;1510&lt;/item&gt;&lt;item&gt;2779&lt;/item&gt;&lt;item&gt;2881&lt;/item&gt;&lt;item&gt;2891&lt;/item&gt;&lt;item&gt;2895&lt;/item&gt;&lt;item&gt;3581&lt;/item&gt;&lt;item&gt;4177&lt;/item&gt;&lt;item&gt;4796&lt;/item&gt;&lt;item&gt;4802&lt;/item&gt;&lt;item&gt;4806&lt;/item&gt;&lt;item&gt;4808&lt;/item&gt;&lt;item&gt;4814&lt;/item&gt;&lt;item&gt;4912&lt;/item&gt;&lt;item&gt;4914&lt;/item&gt;&lt;item&gt;4916&lt;/item&gt;&lt;item&gt;4918&lt;/item&gt;&lt;/record-ids&gt;&lt;/item&gt;&lt;/Libraries&gt;"/>
  </w:docVars>
  <w:rsids>
    <w:rsidRoot w:val="00883AE2"/>
    <w:rsid w:val="00015D40"/>
    <w:rsid w:val="000279EF"/>
    <w:rsid w:val="00407F90"/>
    <w:rsid w:val="005B6EE1"/>
    <w:rsid w:val="006E13FC"/>
    <w:rsid w:val="00790E99"/>
    <w:rsid w:val="00883AE2"/>
    <w:rsid w:val="00A2696D"/>
    <w:rsid w:val="00A42CA8"/>
    <w:rsid w:val="00AE47C9"/>
    <w:rsid w:val="00E03BBD"/>
    <w:rsid w:val="00F56A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84F7D7D-C80A-41F5-9519-92CBE411AB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279E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0279E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79EF"/>
  </w:style>
  <w:style w:type="character" w:styleId="LineNumber">
    <w:name w:val="line number"/>
    <w:basedOn w:val="DefaultParagraphFont"/>
    <w:uiPriority w:val="99"/>
    <w:semiHidden/>
    <w:unhideWhenUsed/>
    <w:rsid w:val="000279EF"/>
  </w:style>
  <w:style w:type="paragraph" w:customStyle="1" w:styleId="Default">
    <w:name w:val="Default"/>
    <w:rsid w:val="000279EF"/>
    <w:pPr>
      <w:autoSpaceDE w:val="0"/>
      <w:autoSpaceDN w:val="0"/>
      <w:adjustRightInd w:val="0"/>
      <w:spacing w:after="0" w:line="240" w:lineRule="auto"/>
    </w:pPr>
    <w:rPr>
      <w:rFonts w:ascii="Charis SIL" w:hAnsi="Charis SIL" w:cs="Charis SIL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0279E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0279EF"/>
    <w:rPr>
      <w:i/>
      <w:iCs/>
    </w:rPr>
  </w:style>
  <w:style w:type="table" w:styleId="GridTable1Light-Accent1">
    <w:name w:val="Grid Table 1 Light Accent 1"/>
    <w:basedOn w:val="TableNormal"/>
    <w:uiPriority w:val="46"/>
    <w:rsid w:val="000279EF"/>
    <w:pPr>
      <w:spacing w:after="0" w:line="240" w:lineRule="auto"/>
    </w:pPr>
    <w:rPr>
      <w:kern w:val="2"/>
      <w:sz w:val="24"/>
      <w:szCs w:val="24"/>
      <w14:ligatures w14:val="standardContextual"/>
    </w:r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yperlink">
    <w:name w:val="Hyperlink"/>
    <w:basedOn w:val="DefaultParagraphFont"/>
    <w:uiPriority w:val="99"/>
    <w:unhideWhenUsed/>
    <w:rsid w:val="006E13FC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15D4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5D4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15D4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15D40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2317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mailto:vpr.nassersingab@asu.edu.eg" TargetMode="External"/><Relationship Id="rId12" Type="http://schemas.openxmlformats.org/officeDocument/2006/relationships/image" Target="media/image5.emf"/><Relationship Id="rId17" Type="http://schemas.openxmlformats.org/officeDocument/2006/relationships/oleObject" Target="embeddings/oleObject3.bin"/><Relationship Id="rId2" Type="http://schemas.openxmlformats.org/officeDocument/2006/relationships/settings" Target="settings.xml"/><Relationship Id="rId16" Type="http://schemas.openxmlformats.org/officeDocument/2006/relationships/image" Target="media/image7.emf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mailto:abdelnassersingab@pharma.asu.edu.eg" TargetMode="External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5" Type="http://schemas.openxmlformats.org/officeDocument/2006/relationships/oleObject" Target="embeddings/oleObject2.bin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2.png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</Pages>
  <Words>5542</Words>
  <Characters>31590</Characters>
  <Application>Microsoft Office Word</Application>
  <DocSecurity>0</DocSecurity>
  <Lines>263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</dc:creator>
  <cp:keywords/>
  <dc:description/>
  <cp:lastModifiedBy>A</cp:lastModifiedBy>
  <cp:revision>8</cp:revision>
  <dcterms:created xsi:type="dcterms:W3CDTF">2025-06-19T13:07:00Z</dcterms:created>
  <dcterms:modified xsi:type="dcterms:W3CDTF">2025-08-14T22:12:00Z</dcterms:modified>
</cp:coreProperties>
</file>